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FB606" w14:textId="264388A0" w:rsidR="00776C41" w:rsidRDefault="00776C41" w:rsidP="003A2531">
      <w:pPr>
        <w:jc w:val="center"/>
        <w:rPr>
          <w:rFonts w:ascii="Times New Roman" w:hAnsi="Times New Roman" w:cs="Times New Roman"/>
          <w:b/>
        </w:rPr>
      </w:pPr>
      <w:r>
        <w:rPr>
          <w:rFonts w:ascii="Times New Roman" w:hAnsi="Times New Roman" w:cs="Times New Roman"/>
          <w:b/>
        </w:rPr>
        <w:t>Background</w:t>
      </w:r>
    </w:p>
    <w:p w14:paraId="2D0B4A78" w14:textId="6D0BD63E" w:rsidR="005B7225" w:rsidRPr="005B7225" w:rsidRDefault="005B7225" w:rsidP="00507B2C">
      <w:pPr>
        <w:ind w:firstLine="720"/>
        <w:rPr>
          <w:rFonts w:ascii="Times New Roman" w:hAnsi="Times New Roman" w:cs="Times New Roman"/>
        </w:rPr>
      </w:pPr>
      <w:r w:rsidRPr="005B7225">
        <w:rPr>
          <w:rFonts w:ascii="Times New Roman" w:hAnsi="Times New Roman" w:cs="Times New Roman"/>
        </w:rPr>
        <w:t xml:space="preserve">While there is evidence that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over the course of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fail to respond to treatment, with 5-10%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in their clients </w:t>
      </w:r>
      <w:r w:rsidR="00977DF7">
        <w:rPr>
          <w:rFonts w:ascii="Times New Roman" w:hAnsi="Times New Roman" w:cs="Times New Roman"/>
        </w:rPr>
        <w:fldChar w:fldCharType="begin" w:fldLock="1"/>
      </w:r>
      <w:r w:rsidR="0044149A">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977DF7" w:rsidRPr="00977DF7">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977DF7">
        <w:rPr>
          <w:rFonts w:ascii="Times New Roman" w:hAnsi="Times New Roman" w:cs="Times New Roman"/>
        </w:rPr>
        <w:t xml:space="preserve">, </w:t>
      </w:r>
      <w:r w:rsidRPr="005B7225">
        <w:rPr>
          <w:rFonts w:ascii="Times New Roman" w:hAnsi="Times New Roman" w:cs="Times New Roman"/>
        </w:rPr>
        <w:t>consistently fail</w:t>
      </w:r>
      <w:r w:rsidR="00977DF7">
        <w:rPr>
          <w:rFonts w:ascii="Times New Roman" w:hAnsi="Times New Roman" w:cs="Times New Roman"/>
        </w:rPr>
        <w:t>ing</w:t>
      </w:r>
      <w:r w:rsidRPr="005B7225">
        <w:rPr>
          <w:rFonts w:ascii="Times New Roman" w:hAnsi="Times New Roman" w:cs="Times New Roman"/>
        </w:rPr>
        <w:t xml:space="preserve"> to predict negative outcomes in </w:t>
      </w:r>
      <w:r w:rsidR="00250515">
        <w:rPr>
          <w:rFonts w:ascii="Times New Roman" w:hAnsi="Times New Roman" w:cs="Times New Roman"/>
        </w:rPr>
        <w:t>their own</w:t>
      </w:r>
      <w:r w:rsidRPr="005B7225">
        <w:rPr>
          <w:rFonts w:ascii="Times New Roman" w:hAnsi="Times New Roman" w:cs="Times New Roman"/>
        </w:rPr>
        <w:t xml:space="preserve"> clients and underestim</w:t>
      </w:r>
      <w:r w:rsidR="00977DF7">
        <w:rPr>
          <w:rFonts w:ascii="Times New Roman" w:hAnsi="Times New Roman" w:cs="Times New Roman"/>
        </w:rPr>
        <w:t>ating</w:t>
      </w:r>
      <w:r w:rsidRPr="005B7225">
        <w:rPr>
          <w:rFonts w:ascii="Times New Roman" w:hAnsi="Times New Roman" w:cs="Times New Roman"/>
        </w:rPr>
        <w:t xml:space="preserve"> the incidence of negative outcomes in general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120ABECA" w:rsidR="00351733" w:rsidRDefault="005B7225" w:rsidP="00E32065">
      <w:pPr>
        <w:ind w:firstLine="720"/>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00977DF7">
        <w:rPr>
          <w:rFonts w:ascii="Times New Roman" w:hAnsi="Times New Roman" w:cs="Times New Roman"/>
        </w:rPr>
        <w:t xml:space="preserve">client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is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w:t>
      </w:r>
      <w:r>
        <w:rPr>
          <w:rFonts w:ascii="Times New Roman" w:hAnsi="Times New Roman" w:cs="Times New Roman"/>
        </w:rPr>
        <w:t xml:space="preserve">then </w:t>
      </w:r>
      <w:r w:rsidRPr="005B7225">
        <w:rPr>
          <w:rFonts w:ascii="Times New Roman" w:hAnsi="Times New Roman" w:cs="Times New Roman"/>
        </w:rPr>
        <w:t xml:space="preserve">provided to clinicians as feedback to inform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is not on track for a positive outcome (NOT)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OT) with past similar client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such 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 (</w:t>
      </w:r>
      <w:r w:rsidR="0044149A" w:rsidRPr="00175BEB">
        <w:rPr>
          <w:rFonts w:ascii="Times New Roman" w:hAnsi="Times New Roman" w:cs="Times New Roman"/>
          <w:highlight w:val="yellow"/>
        </w:rPr>
        <w:t xml:space="preserve">Lambert, </w:t>
      </w:r>
      <w:proofErr w:type="spellStart"/>
      <w:r w:rsidR="0044149A" w:rsidRPr="00175BEB">
        <w:rPr>
          <w:rFonts w:ascii="Times New Roman" w:hAnsi="Times New Roman" w:cs="Times New Roman"/>
          <w:highlight w:val="yellow"/>
        </w:rPr>
        <w:t>Kahler</w:t>
      </w:r>
      <w:proofErr w:type="spellEnd"/>
      <w:r w:rsidR="0044149A" w:rsidRPr="00175BEB">
        <w:rPr>
          <w:rFonts w:ascii="Times New Roman" w:hAnsi="Times New Roman" w:cs="Times New Roman"/>
          <w:highlight w:val="yellow"/>
        </w:rPr>
        <w:t>, et al.,</w:t>
      </w:r>
      <w:r w:rsidR="00175BEB">
        <w:rPr>
          <w:rFonts w:ascii="Times New Roman" w:hAnsi="Times New Roman" w:cs="Times New Roman"/>
          <w:highlight w:val="yellow"/>
        </w:rPr>
        <w:t xml:space="preserve"> </w:t>
      </w:r>
      <w:r w:rsidR="0044149A" w:rsidRPr="00175BEB">
        <w:rPr>
          <w:rFonts w:ascii="Times New Roman" w:hAnsi="Times New Roman" w:cs="Times New Roman"/>
          <w:highlight w:val="yellow"/>
        </w:rPr>
        <w:t>2013</w:t>
      </w:r>
      <w:r w:rsidR="0044149A" w:rsidRPr="00175BEB">
        <w:rPr>
          <w:rFonts w:ascii="Times New Roman" w:hAnsi="Times New Roman" w:cs="Times New Roman"/>
        </w:rPr>
        <w:t>)</w:t>
      </w:r>
      <w:r w:rsidR="00776C41" w:rsidRPr="00175BEB">
        <w:rPr>
          <w:rFonts w:ascii="Times New Roman" w:hAnsi="Times New Roman" w:cs="Times New Roman"/>
        </w:rPr>
        <w:t>, CORE-OM</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w:t>
      </w:r>
      <w:r w:rsidR="00776C41" w:rsidRPr="00175BEB">
        <w:rPr>
          <w:rFonts w:ascii="Times New Roman" w:hAnsi="Times New Roman" w:cs="Times New Roman"/>
        </w:rPr>
        <w:t>, PCOMS</w:t>
      </w:r>
      <w:r w:rsidR="0044149A" w:rsidRPr="00175BEB">
        <w:rPr>
          <w:rFonts w:ascii="Times New Roman" w:hAnsi="Times New Roman" w:cs="Times New Roman"/>
        </w:rPr>
        <w:t xml:space="preserve"> </w:t>
      </w:r>
      <w:r w:rsidR="0044149A" w:rsidRPr="00175BEB">
        <w:rPr>
          <w:rFonts w:ascii="Courier New" w:hAnsi="Courier New" w:cs="Courier New"/>
          <w:highlight w:val="yellow"/>
        </w:rPr>
        <w:t>﻿</w:t>
      </w:r>
      <w:r w:rsidR="0044149A" w:rsidRPr="00175BEB">
        <w:rPr>
          <w:rFonts w:ascii="Times New Roman" w:hAnsi="Times New Roman" w:cs="Times New Roman"/>
          <w:highlight w:val="yellow"/>
        </w:rPr>
        <w:t>(Duncan &amp; Miller, 2008: Prescott et al., 2017)</w:t>
      </w:r>
      <w:r w:rsidR="00576D4D" w:rsidRPr="00175BEB">
        <w:rPr>
          <w:rFonts w:ascii="Times New Roman" w:hAnsi="Times New Roman" w:cs="Times New Roman"/>
          <w:highlight w:val="yellow"/>
        </w:rPr>
        <w:t>,</w:t>
      </w:r>
      <w:r w:rsidR="00576D4D" w:rsidRPr="00175BEB">
        <w:rPr>
          <w:rFonts w:ascii="Times New Roman" w:hAnsi="Times New Roman" w:cs="Times New Roman"/>
        </w:rPr>
        <w:t xml:space="preserve"> TOP</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w:t>
      </w:r>
      <w:r w:rsidR="00640B0E" w:rsidRPr="00175BEB">
        <w:rPr>
          <w:rFonts w:ascii="Times New Roman" w:hAnsi="Times New Roman" w:cs="Times New Roman"/>
        </w:rPr>
        <w:t xml:space="preserve">, </w:t>
      </w:r>
      <w:r w:rsidR="00337F81">
        <w:rPr>
          <w:rFonts w:ascii="Times New Roman" w:hAnsi="Times New Roman" w:cs="Times New Roman"/>
        </w:rPr>
        <w:t xml:space="preserve">and </w:t>
      </w:r>
      <w:r w:rsidR="00640B0E" w:rsidRPr="00175BEB">
        <w:rPr>
          <w:rFonts w:ascii="Times New Roman" w:hAnsi="Times New Roman" w:cs="Times New Roman"/>
        </w:rPr>
        <w:t>COMPASS</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w:t>
      </w:r>
      <w:r w:rsidR="00EA5584">
        <w:rPr>
          <w:rFonts w:ascii="Times New Roman" w:hAnsi="Times New Roman" w:cs="Times New Roman"/>
        </w:rPr>
        <w:t xml:space="preserve">. See </w:t>
      </w:r>
      <w:proofErr w:type="spellStart"/>
      <w:r w:rsidR="00EA5584" w:rsidRPr="00FC6AF1">
        <w:rPr>
          <w:rFonts w:ascii="Times New Roman" w:hAnsi="Times New Roman" w:cs="Times New Roman"/>
          <w:highlight w:val="yellow"/>
        </w:rPr>
        <w:t>Drapeau</w:t>
      </w:r>
      <w:proofErr w:type="spellEnd"/>
      <w:r w:rsidR="00EA5584" w:rsidRPr="00FC6AF1">
        <w:rPr>
          <w:rFonts w:ascii="Times New Roman" w:hAnsi="Times New Roman" w:cs="Times New Roman"/>
          <w:highlight w:val="yellow"/>
        </w:rPr>
        <w:t xml:space="preserve"> (2012)</w:t>
      </w:r>
      <w:r w:rsidR="00EA5584">
        <w:rPr>
          <w:rFonts w:ascii="Times New Roman" w:hAnsi="Times New Roman" w:cs="Times New Roman"/>
        </w:rPr>
        <w:t xml:space="preserve"> for a review of ten </w:t>
      </w:r>
      <w:r w:rsidR="000143AC">
        <w:rPr>
          <w:rFonts w:ascii="Times New Roman" w:hAnsi="Times New Roman" w:cs="Times New Roman"/>
        </w:rPr>
        <w:t>ROM systems</w:t>
      </w:r>
      <w:r w:rsidR="00FC6AF1">
        <w:rPr>
          <w:rFonts w:ascii="Times New Roman" w:hAnsi="Times New Roman" w:cs="Times New Roman"/>
        </w:rPr>
        <w:t>.</w:t>
      </w:r>
      <w:r w:rsidR="000143AC">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 xml:space="preserve">cross systems, feedback has largely been shown to improve outcomes. </w:t>
      </w:r>
      <w:r w:rsidR="006A63DF" w:rsidRPr="001A00B7">
        <w:rPr>
          <w:rFonts w:ascii="Times New Roman" w:hAnsi="Times New Roman" w:cs="Times New Roman"/>
        </w:rPr>
        <w:t xml:space="preserve">ROM has quickly become a recommended standard of care, with APA including ROM as </w:t>
      </w:r>
      <w:r w:rsidR="006A63DF">
        <w:rPr>
          <w:rFonts w:ascii="Times New Roman" w:hAnsi="Times New Roman" w:cs="Times New Roman"/>
        </w:rPr>
        <w:t>a component of</w:t>
      </w:r>
      <w:r w:rsidR="006A63DF" w:rsidRPr="001A00B7">
        <w:rPr>
          <w:rFonts w:ascii="Times New Roman" w:hAnsi="Times New Roman" w:cs="Times New Roman"/>
        </w:rPr>
        <w:t xml:space="preserve"> effective evidence based care </w:t>
      </w:r>
      <w:r w:rsidR="006A63DF" w:rsidRPr="001A00B7">
        <w:rPr>
          <w:rFonts w:ascii="Courier New" w:hAnsi="Courier New" w:cs="Courier New"/>
        </w:rPr>
        <w:t>﻿</w:t>
      </w:r>
      <w:r w:rsidR="006A63DF" w:rsidRPr="001A00B7">
        <w:rPr>
          <w:rFonts w:ascii="Times New Roman" w:hAnsi="Times New Roman" w:cs="Times New Roman"/>
          <w:highlight w:val="yellow"/>
        </w:rPr>
        <w:t>(American Psychological Association Presidential Task Force on Evidence-Based Practice, 2006).</w:t>
      </w:r>
      <w:r w:rsidR="006A63DF">
        <w:rPr>
          <w:rFonts w:ascii="Times New Roman" w:hAnsi="Times New Roman" w:cs="Times New Roman"/>
        </w:rPr>
        <w:t xml:space="preserve"> </w:t>
      </w:r>
    </w:p>
    <w:p w14:paraId="7B0358C4" w14:textId="456FDCB1" w:rsidR="00703B20" w:rsidRDefault="006438A4" w:rsidP="00703B20">
      <w:pPr>
        <w:ind w:firstLine="720"/>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0D45C8">
        <w:rPr>
          <w:rFonts w:ascii="Times New Roman" w:hAnsi="Times New Roman" w:cs="Times New Roman"/>
        </w:rPr>
        <w:t>, which has been</w:t>
      </w:r>
      <w:r w:rsidR="00866AF6">
        <w:rPr>
          <w:rFonts w:ascii="Times New Roman" w:hAnsi="Times New Roman" w:cs="Times New Roman"/>
        </w:rPr>
        <w:t xml:space="preserve"> 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0D45C8">
        <w:rPr>
          <w:rFonts w:ascii="Times New Roman" w:hAnsi="Times New Roman" w:cs="Times New Roman"/>
        </w:rPr>
        <w:t>and explores</w:t>
      </w:r>
      <w:r w:rsidR="00A40A6F">
        <w:rPr>
          <w:rFonts w:ascii="Times New Roman" w:hAnsi="Times New Roman" w:cs="Times New Roman"/>
        </w:rPr>
        <w:t xml:space="preserve"> client moderators of feedback’s effectiveness.</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ill be illustrated by focusing on two of the most commonly used system: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703B20">
        <w:rPr>
          <w:rFonts w:ascii="Times New Roman" w:hAnsi="Times New Roman" w:cs="Times New Roman"/>
        </w:rPr>
        <w:t>, citation)</w:t>
      </w:r>
      <w:r w:rsidR="00921F44" w:rsidRPr="00175BEB">
        <w:rPr>
          <w:rFonts w:ascii="Times New Roman" w:hAnsi="Times New Roman" w:cs="Times New Roman"/>
        </w:rPr>
        <w:t xml:space="preserve"> and the </w:t>
      </w:r>
      <w:r w:rsidR="00703B20">
        <w:rPr>
          <w:rFonts w:ascii="Times New Roman" w:hAnsi="Times New Roman" w:cs="Times New Roman"/>
        </w:rPr>
        <w:t>xxxxxx (</w:t>
      </w:r>
      <w:r w:rsidR="00921F44" w:rsidRPr="00175BEB">
        <w:rPr>
          <w:rFonts w:ascii="Times New Roman" w:hAnsi="Times New Roman" w:cs="Times New Roman"/>
        </w:rPr>
        <w:t>PCOMS</w:t>
      </w:r>
      <w:r w:rsidR="00703B20">
        <w:rPr>
          <w:rFonts w:ascii="Times New Roman" w:hAnsi="Times New Roman" w:cs="Times New Roman"/>
        </w:rPr>
        <w:t>, citation).</w:t>
      </w:r>
    </w:p>
    <w:p w14:paraId="5941710E" w14:textId="7EDB94CD" w:rsidR="00944C1F" w:rsidRDefault="00921F44" w:rsidP="00703B20">
      <w:pPr>
        <w:ind w:firstLine="720"/>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 xml:space="preserve">In clinical practice, clinicians are presented with a graphical representation of their client’s scores over time, as well as a predicted change trajectory to which their client’s actual change can be compared. This predicted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64085D" w:rsidRPr="001E70B1">
        <w:rPr>
          <w:rFonts w:ascii="Times New Roman" w:hAnsi="Times New Roman" w:cs="Times New Roman"/>
          <w:highlight w:val="yellow"/>
        </w:rPr>
        <w:t>citation</w:t>
      </w:r>
      <w:r w:rsidR="0064085D">
        <w:rPr>
          <w:rFonts w:ascii="Times New Roman" w:hAnsi="Times New Roman" w:cs="Times New Roman"/>
        </w:rPr>
        <w:t>)</w:t>
      </w:r>
      <w:r w:rsidR="0088290D">
        <w:rPr>
          <w:rFonts w:ascii="Times New Roman" w:hAnsi="Times New Roman" w:cs="Times New Roman"/>
        </w:rPr>
        <w:t xml:space="preserve">, which characterizes change as a 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This is modeled as a decelerating logarithmic curve. </w:t>
      </w:r>
      <w:r w:rsidR="002F0391">
        <w:rPr>
          <w:rFonts w:ascii="Times New Roman" w:hAnsi="Times New Roman" w:cs="Times New Roman"/>
        </w:rPr>
        <w:t xml:space="preserve">The OQ-45 also provides several status alerts, indicating that clients are deviating significantly from the expected recovery curve in either the positive or negative direction. A positive alert can be indicative that a client is making progress more quickly than </w:t>
      </w:r>
      <w:r w:rsidR="002F0391">
        <w:rPr>
          <w:rFonts w:ascii="Times New Roman" w:hAnsi="Times New Roman" w:cs="Times New Roman"/>
        </w:rPr>
        <w:lastRenderedPageBreak/>
        <w:t xml:space="preserve">expected and may be ready to terminate therapy earlier, while a negative alert </w:t>
      </w:r>
      <w:r w:rsidR="008E1A6D">
        <w:rPr>
          <w:rFonts w:ascii="Times New Roman" w:hAnsi="Times New Roman" w:cs="Times New Roman"/>
        </w:rPr>
        <w:t xml:space="preserve">indicates that therapy is not progressing as quickly as expected and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treatment failure. Alerts are based on 80% tolerance intervals around the predicted scores at each session, with scores falling outside the upper limit of the tolerance interval indicating that they are at risk of being included </w:t>
      </w:r>
      <w:r w:rsidR="00944C1F">
        <w:rPr>
          <w:rFonts w:ascii="Times New Roman" w:hAnsi="Times New Roman" w:cs="Times New Roman"/>
        </w:rPr>
        <w:t xml:space="preserve">in the 10% of clients likely to have a negative therapy outcome. </w:t>
      </w:r>
      <w:r w:rsidR="00175BEB">
        <w:rPr>
          <w:rFonts w:ascii="Times New Roman" w:hAnsi="Times New Roman" w:cs="Times New Roman"/>
        </w:rPr>
        <w:t xml:space="preserve"> </w:t>
      </w:r>
      <w:r w:rsidR="00944C1F" w:rsidRPr="00175BEB">
        <w:rPr>
          <w:rFonts w:ascii="Times New Roman" w:hAnsi="Times New Roman" w:cs="Times New Roman"/>
        </w:rPr>
        <w:t>The OQ-45 also provides clinical support tools and assessment for signal cases, a system for helping clinicians problem solve off track cases by identifying factors that have been shown to relate to client outcome.</w:t>
      </w:r>
    </w:p>
    <w:p w14:paraId="1D686AAB" w14:textId="6E2AB8A9" w:rsidR="000841DA" w:rsidRPr="00012FE2" w:rsidRDefault="000841DA" w:rsidP="00012FE2">
      <w:pPr>
        <w:ind w:firstLine="720"/>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Pr="00012FE2">
        <w:rPr>
          <w:rFonts w:ascii="Times New Roman" w:hAnsi="Times New Roman" w:cs="Times New Roman"/>
          <w:highlight w:val="yellow"/>
        </w:rPr>
        <w:t xml:space="preserve">(Miller, Duncan, </w:t>
      </w:r>
      <w:proofErr w:type="spellStart"/>
      <w:r w:rsidRPr="00012FE2">
        <w:rPr>
          <w:rFonts w:ascii="Times New Roman" w:hAnsi="Times New Roman" w:cs="Times New Roman"/>
          <w:highlight w:val="yellow"/>
        </w:rPr>
        <w:t>Sorrell</w:t>
      </w:r>
      <w:proofErr w:type="spellEnd"/>
      <w:r w:rsidRPr="00012FE2">
        <w:rPr>
          <w:rFonts w:ascii="Times New Roman" w:hAnsi="Times New Roman" w:cs="Times New Roman"/>
          <w:highlight w:val="yellow"/>
        </w:rPr>
        <w:t>, &amp; Brown, 2005).</w:t>
      </w:r>
      <w:r w:rsidRPr="00012FE2">
        <w:rPr>
          <w:rFonts w:ascii="Times New Roman" w:hAnsi="Times New Roman" w:cs="Times New Roman"/>
        </w:rPr>
        <w:t xml:space="preserve"> 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se expected trajectories are identified as at risk </w:t>
      </w:r>
      <w:r w:rsidRPr="00012FE2">
        <w:rPr>
          <w:rFonts w:ascii="Times New Roman" w:hAnsi="Times New Roman" w:cs="Times New Roman"/>
          <w:highlight w:val="yellow"/>
        </w:rPr>
        <w:t>(</w:t>
      </w:r>
      <w:proofErr w:type="spellStart"/>
      <w:r w:rsidRPr="00012FE2">
        <w:rPr>
          <w:rFonts w:ascii="Times New Roman" w:hAnsi="Times New Roman" w:cs="Times New Roman"/>
          <w:highlight w:val="yellow"/>
        </w:rPr>
        <w:t>Anker</w:t>
      </w:r>
      <w:proofErr w:type="spellEnd"/>
      <w:r w:rsidRPr="00012FE2">
        <w:rPr>
          <w:rFonts w:ascii="Times New Roman" w:hAnsi="Times New Roman" w:cs="Times New Roman"/>
          <w:highlight w:val="yellow"/>
        </w:rPr>
        <w:t>, Duncan, &amp; Sparks, 2009, p. 697)</w:t>
      </w:r>
      <w:r w:rsidR="009E0A3E">
        <w:rPr>
          <w:rFonts w:ascii="Times New Roman" w:hAnsi="Times New Roman" w:cs="Times New Roman"/>
          <w:highlight w:val="yellow"/>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While other ROM instruments employ other methods to provide feedback on client progress, the OQ-45 and PCOMS represent two common examples.</w:t>
      </w:r>
      <w:r w:rsidR="00FF1269">
        <w:rPr>
          <w:rFonts w:ascii="Times New Roman" w:hAnsi="Times New Roman" w:cs="Times New Roman"/>
        </w:rPr>
        <w:t xml:space="preserve"> </w:t>
      </w:r>
    </w:p>
    <w:p w14:paraId="2F30F0F9" w14:textId="74059F18" w:rsidR="00433B3E" w:rsidRPr="00024E6D" w:rsidRDefault="00FB7043" w:rsidP="00024E6D">
      <w:pPr>
        <w:ind w:firstLine="720"/>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eedback has been shown to improve outcomes and help prevent treatment failure across 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A86F51" w:rsidRPr="00024E6D">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operties":{"noteIndex":0},"schema":"https://github.com/citation-style-language/schema/raw/master/csl-citation.json"}</w:instrText>
      </w:r>
      <w:r w:rsidR="00A86F51" w:rsidRPr="00024E6D">
        <w:rPr>
          <w:rFonts w:ascii="Times New Roman" w:hAnsi="Times New Roman" w:cs="Times New Roman"/>
        </w:rPr>
        <w:fldChar w:fldCharType="separate"/>
      </w:r>
      <w:r w:rsidR="00A86F51" w:rsidRPr="00024E6D">
        <w:rPr>
          <w:rFonts w:ascii="Times New Roman" w:hAnsi="Times New Roman" w:cs="Times New Roman"/>
          <w:noProof/>
        </w:rPr>
        <w:t>(Lambert, Whipple, &amp; Kleinstäuber,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e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86353B" w:rsidRPr="00024E6D">
        <w:rPr>
          <w:rFonts w:ascii="Times New Roman" w:hAnsi="Times New Roman" w:cs="Times New Roman"/>
          <w:highlight w:val="yellow"/>
        </w:rPr>
        <w:t>Lambert et al., 2011</w:t>
      </w:r>
      <w:r w:rsidR="0086353B" w:rsidRPr="00024E6D">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off track clients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 xml:space="preserve">just over half of studies showing a positive effect of feedback </w:t>
      </w:r>
      <w:r w:rsidR="0025699E">
        <w:rPr>
          <w:rFonts w:ascii="Times New Roman" w:hAnsi="Times New Roman" w:cs="Times New Roman"/>
        </w:rPr>
        <w:t>(</w:t>
      </w:r>
      <w:proofErr w:type="spellStart"/>
      <w:r w:rsidR="0069718A">
        <w:rPr>
          <w:rFonts w:ascii="Times New Roman" w:hAnsi="Times New Roman" w:cs="Times New Roman"/>
        </w:rPr>
        <w:t>Gondek</w:t>
      </w:r>
      <w:proofErr w:type="spellEnd"/>
      <w:r w:rsidR="0069718A">
        <w:rPr>
          <w:rFonts w:ascii="Times New Roman" w:hAnsi="Times New Roman" w:cs="Times New Roman"/>
        </w:rPr>
        <w:t>, 2016).</w:t>
      </w:r>
      <w:r w:rsidR="00080861">
        <w:rPr>
          <w:rFonts w:ascii="Times New Roman" w:hAnsi="Times New Roman" w:cs="Times New Roman"/>
        </w:rPr>
        <w:t xml:space="preserve"> When considering only </w:t>
      </w:r>
      <w:r w:rsidR="00993BE6">
        <w:rPr>
          <w:rFonts w:ascii="Times New Roman" w:hAnsi="Times New Roman" w:cs="Times New Roman"/>
        </w:rPr>
        <w:t>off</w:t>
      </w:r>
      <w:r w:rsidR="00080861">
        <w:rPr>
          <w:rFonts w:ascii="Times New Roman" w:hAnsi="Times New Roman" w:cs="Times New Roman"/>
        </w:rPr>
        <w:t xml:space="preserve"> track clients, however, </w:t>
      </w:r>
      <w:r w:rsidR="001B54DA">
        <w:rPr>
          <w:rFonts w:ascii="Times New Roman" w:hAnsi="Times New Roman" w:cs="Times New Roman"/>
        </w:rPr>
        <w:t xml:space="preserve">73% of studies found a positive effect. </w:t>
      </w:r>
    </w:p>
    <w:p w14:paraId="1BF5E049" w14:textId="152EEA14" w:rsidR="002B0863" w:rsidRPr="00A03755" w:rsidRDefault="00586372" w:rsidP="00A46019">
      <w:pPr>
        <w:ind w:firstLine="720"/>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s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ized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9908E8" w:rsidRPr="00A03755">
        <w:rPr>
          <w:rFonts w:ascii="Times New Roman" w:hAnsi="Times New Roman" w:cs="Times New Roman"/>
        </w:rPr>
        <w:t>(</w:t>
      </w:r>
      <w:proofErr w:type="spellStart"/>
      <w:r w:rsidR="009908E8" w:rsidRPr="00A03755">
        <w:rPr>
          <w:rFonts w:ascii="Times New Roman" w:hAnsi="Times New Roman" w:cs="Times New Roman"/>
          <w:highlight w:val="yellow"/>
        </w:rPr>
        <w:t>Sapyta</w:t>
      </w:r>
      <w:proofErr w:type="spellEnd"/>
      <w:r w:rsidR="009908E8" w:rsidRPr="00A03755">
        <w:rPr>
          <w:rFonts w:ascii="Times New Roman" w:hAnsi="Times New Roman" w:cs="Times New Roman"/>
          <w:highlight w:val="yellow"/>
        </w:rPr>
        <w:t xml:space="preserve">, </w:t>
      </w:r>
      <w:proofErr w:type="spellStart"/>
      <w:r w:rsidR="009908E8" w:rsidRPr="00A03755">
        <w:rPr>
          <w:rFonts w:ascii="Times New Roman" w:hAnsi="Times New Roman" w:cs="Times New Roman"/>
          <w:highlight w:val="yellow"/>
        </w:rPr>
        <w:t>Riemer</w:t>
      </w:r>
      <w:proofErr w:type="spellEnd"/>
      <w:r w:rsidR="009908E8" w:rsidRPr="00A03755">
        <w:rPr>
          <w:rFonts w:ascii="Times New Roman" w:hAnsi="Times New Roman" w:cs="Times New Roman"/>
          <w:highlight w:val="yellow"/>
        </w:rPr>
        <w:t xml:space="preserve">, &amp; </w:t>
      </w:r>
      <w:proofErr w:type="spellStart"/>
      <w:r w:rsidR="009908E8" w:rsidRPr="00A03755">
        <w:rPr>
          <w:rFonts w:ascii="Times New Roman" w:hAnsi="Times New Roman" w:cs="Times New Roman"/>
          <w:highlight w:val="yellow"/>
        </w:rPr>
        <w:t>Bickman</w:t>
      </w:r>
      <w:proofErr w:type="spellEnd"/>
      <w:r w:rsidR="009908E8" w:rsidRPr="00A03755">
        <w:rPr>
          <w:rFonts w:ascii="Times New Roman" w:hAnsi="Times New Roman" w:cs="Times New Roman"/>
          <w:highlight w:val="yellow"/>
        </w:rPr>
        <w:t>, 2005</w:t>
      </w:r>
      <w:r w:rsidR="009908E8" w:rsidRPr="00A03755">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identify worsening in their own clients, even when provided with the base rate of it happening, suggest that feedback does just that (</w:t>
      </w:r>
      <w:proofErr w:type="spellStart"/>
      <w:r w:rsidR="00E87C88" w:rsidRPr="00A03755">
        <w:rPr>
          <w:rFonts w:ascii="Times New Roman" w:hAnsi="Times New Roman" w:cs="Times New Roman"/>
          <w:highlight w:val="yellow"/>
        </w:rPr>
        <w:t>Hannan</w:t>
      </w:r>
      <w:proofErr w:type="spellEnd"/>
      <w:r w:rsidR="00E87C88" w:rsidRPr="00A03755">
        <w:rPr>
          <w:rFonts w:ascii="Times New Roman" w:hAnsi="Times New Roman" w:cs="Times New Roman"/>
          <w:highlight w:val="yellow"/>
        </w:rPr>
        <w:t>, et al</w:t>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Similarly, Feedback Intervention Theory (</w:t>
      </w:r>
      <w:proofErr w:type="spellStart"/>
      <w:r w:rsidR="002B0863" w:rsidRPr="00A03755">
        <w:rPr>
          <w:rFonts w:ascii="Times New Roman" w:hAnsi="Times New Roman" w:cs="Times New Roman"/>
          <w:highlight w:val="yellow"/>
        </w:rPr>
        <w:t>Kluger</w:t>
      </w:r>
      <w:proofErr w:type="spellEnd"/>
      <w:r w:rsidR="002B0863" w:rsidRPr="00A03755">
        <w:rPr>
          <w:rFonts w:ascii="Times New Roman" w:hAnsi="Times New Roman" w:cs="Times New Roman"/>
          <w:highlight w:val="yellow"/>
        </w:rPr>
        <w:t xml:space="preserve"> </w:t>
      </w:r>
      <w:r w:rsidR="009169C2" w:rsidRPr="00A03755">
        <w:rPr>
          <w:rFonts w:ascii="Times New Roman" w:hAnsi="Times New Roman" w:cs="Times New Roman"/>
          <w:highlight w:val="yellow"/>
        </w:rPr>
        <w:t>&amp;</w:t>
      </w:r>
      <w:r w:rsidR="002B0863" w:rsidRPr="00A03755">
        <w:rPr>
          <w:rFonts w:ascii="Times New Roman" w:hAnsi="Times New Roman" w:cs="Times New Roman"/>
          <w:highlight w:val="yellow"/>
        </w:rPr>
        <w:t xml:space="preserve"> De </w:t>
      </w:r>
      <w:proofErr w:type="spellStart"/>
      <w:r w:rsidR="002B0863" w:rsidRPr="00A03755">
        <w:rPr>
          <w:rFonts w:ascii="Times New Roman" w:hAnsi="Times New Roman" w:cs="Times New Roman"/>
          <w:highlight w:val="yellow"/>
        </w:rPr>
        <w:t>Nisi</w:t>
      </w:r>
      <w:proofErr w:type="spellEnd"/>
      <w:r w:rsidR="009169C2" w:rsidRPr="00A03755">
        <w:rPr>
          <w:rFonts w:ascii="Times New Roman" w:hAnsi="Times New Roman" w:cs="Times New Roman"/>
          <w:highlight w:val="yellow"/>
        </w:rPr>
        <w:t>,</w:t>
      </w:r>
      <w:r w:rsidR="002B0863" w:rsidRPr="00A03755">
        <w:rPr>
          <w:rFonts w:ascii="Times New Roman" w:hAnsi="Times New Roman" w:cs="Times New Roman"/>
          <w:highlight w:val="yellow"/>
        </w:rPr>
        <w:t xml:space="preserve"> 1996</w:t>
      </w:r>
      <w:r w:rsidR="002B0863" w:rsidRPr="00A03755">
        <w:rPr>
          <w:rFonts w:ascii="Times New Roman" w:hAnsi="Times New Roman" w:cs="Times New Roman"/>
        </w:rPr>
        <w:t>) and self-regulation theory (</w:t>
      </w:r>
      <w:proofErr w:type="spellStart"/>
      <w:r w:rsidR="002B0863" w:rsidRPr="00A03755">
        <w:rPr>
          <w:rFonts w:ascii="Times New Roman" w:hAnsi="Times New Roman" w:cs="Times New Roman"/>
          <w:highlight w:val="yellow"/>
        </w:rPr>
        <w:t>Scheier</w:t>
      </w:r>
      <w:proofErr w:type="spellEnd"/>
      <w:r w:rsidR="002B0863" w:rsidRPr="00A03755">
        <w:rPr>
          <w:rFonts w:ascii="Times New Roman" w:hAnsi="Times New Roman" w:cs="Times New Roman"/>
          <w:highlight w:val="yellow"/>
        </w:rPr>
        <w:t xml:space="preserve"> </w:t>
      </w:r>
      <w:r w:rsidR="009169C2" w:rsidRPr="00A03755">
        <w:rPr>
          <w:rFonts w:ascii="Times New Roman" w:hAnsi="Times New Roman" w:cs="Times New Roman"/>
          <w:highlight w:val="yellow"/>
        </w:rPr>
        <w:t>&amp;</w:t>
      </w:r>
      <w:r w:rsidR="002B0863" w:rsidRPr="00A03755">
        <w:rPr>
          <w:rFonts w:ascii="Times New Roman" w:hAnsi="Times New Roman" w:cs="Times New Roman"/>
          <w:highlight w:val="yellow"/>
        </w:rPr>
        <w:t xml:space="preserve"> Carver</w:t>
      </w:r>
      <w:r w:rsidR="009169C2" w:rsidRPr="00A03755">
        <w:rPr>
          <w:rFonts w:ascii="Times New Roman" w:hAnsi="Times New Roman" w:cs="Times New Roman"/>
          <w:highlight w:val="yellow"/>
        </w:rPr>
        <w:t>,</w:t>
      </w:r>
      <w:r w:rsidR="002B0863" w:rsidRPr="00A03755">
        <w:rPr>
          <w:rFonts w:ascii="Times New Roman" w:hAnsi="Times New Roman" w:cs="Times New Roman"/>
          <w:highlight w:val="yellow"/>
        </w:rPr>
        <w:t xml:space="preserve"> 2003</w:t>
      </w:r>
      <w:r w:rsidR="002B0863" w:rsidRPr="00A03755">
        <w:rPr>
          <w:rFonts w:ascii="Times New Roman" w:hAnsi="Times New Roman" w:cs="Times New Roman"/>
        </w:rPr>
        <w:t>)</w:t>
      </w:r>
      <w:r w:rsidR="0013228E" w:rsidRPr="00A03755">
        <w:rPr>
          <w:rFonts w:ascii="Times New Roman" w:hAnsi="Times New Roman" w:cs="Times New Roman"/>
        </w:rPr>
        <w:t xml:space="preserve"> </w:t>
      </w:r>
      <w:r w:rsidR="00D64F3E" w:rsidRPr="00A03755">
        <w:rPr>
          <w:rFonts w:ascii="Times New Roman" w:hAnsi="Times New Roman" w:cs="Times New Roman"/>
        </w:rPr>
        <w:t>suggest that feedback elicits</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AE7306" w:rsidRPr="00A03755">
        <w:rPr>
          <w:rFonts w:ascii="Times New Roman" w:hAnsi="Times New Roman" w:cs="Times New Roman"/>
        </w:rPr>
        <w:t xml:space="preserve">, for example between actual and expected progress, or current </w:t>
      </w:r>
      <w:r w:rsidR="00547F90" w:rsidRPr="00A03755">
        <w:rPr>
          <w:rFonts w:ascii="Times New Roman" w:hAnsi="Times New Roman" w:cs="Times New Roman"/>
        </w:rPr>
        <w:t>level of symptoms and recovery.</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change their treatment plan or approac</w:t>
      </w:r>
      <w:r w:rsidR="00225C9B">
        <w:rPr>
          <w:rFonts w:ascii="Times New Roman" w:hAnsi="Times New Roman" w:cs="Times New Roman"/>
        </w:rPr>
        <w:t>h</w:t>
      </w:r>
      <w:r w:rsidR="000C0217" w:rsidRPr="00A03755">
        <w:rPr>
          <w:rFonts w:ascii="Times New Roman" w:hAnsi="Times New Roman" w:cs="Times New Roman"/>
        </w:rPr>
        <w:t xml:space="preserve">, or relax adherence to a specific model of treatment. </w:t>
      </w:r>
    </w:p>
    <w:p w14:paraId="597D3F1B" w14:textId="23C6681D" w:rsidR="00C30E37" w:rsidRDefault="00283C73" w:rsidP="00C30E37">
      <w:pPr>
        <w:ind w:firstLine="720"/>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off track clients </w:t>
      </w:r>
      <w:r w:rsidR="00225C9B">
        <w:rPr>
          <w:rFonts w:ascii="Times New Roman" w:hAnsi="Times New Roman" w:cs="Times New Roman"/>
        </w:rPr>
        <w:t xml:space="preserve">has begun </w:t>
      </w:r>
      <w:r w:rsidR="006D61DD">
        <w:rPr>
          <w:rFonts w:ascii="Times New Roman" w:hAnsi="Times New Roman" w:cs="Times New Roman"/>
        </w:rPr>
        <w:t xml:space="preserve">to answer </w:t>
      </w:r>
      <w:r w:rsidR="006D61DD">
        <w:rPr>
          <w:rFonts w:ascii="Times New Roman" w:hAnsi="Times New Roman" w:cs="Times New Roman"/>
        </w:rPr>
        <w:lastRenderedPageBreak/>
        <w:t xml:space="preserve">the </w:t>
      </w:r>
      <w:r w:rsidR="00DA125C">
        <w:rPr>
          <w:rFonts w:ascii="Times New Roman" w:hAnsi="Times New Roman" w:cs="Times New Roman"/>
        </w:rPr>
        <w:t xml:space="preserve">question of when feedback is effective. As </w:t>
      </w:r>
      <w:r w:rsidR="001B0FE2">
        <w:rPr>
          <w:rFonts w:ascii="Times New Roman" w:hAnsi="Times New Roman" w:cs="Times New Roman"/>
        </w:rPr>
        <w:t xml:space="preserve">found in the meta-analyses and systematic reviews outlined above, the effect </w:t>
      </w:r>
      <w:r w:rsidR="00193011">
        <w:rPr>
          <w:rFonts w:ascii="Times New Roman" w:hAnsi="Times New Roman" w:cs="Times New Roman"/>
        </w:rPr>
        <w:t xml:space="preserve">of feedback on symptom improvement </w:t>
      </w:r>
      <w:r w:rsidR="001B0FE2">
        <w:rPr>
          <w:rFonts w:ascii="Times New Roman" w:hAnsi="Times New Roman" w:cs="Times New Roman"/>
        </w:rPr>
        <w:t>does seem to be stronge</w:t>
      </w:r>
      <w:r w:rsidR="008950ED">
        <w:rPr>
          <w:rFonts w:ascii="Times New Roman" w:hAnsi="Times New Roman" w:cs="Times New Roman"/>
        </w:rPr>
        <w:t>st</w:t>
      </w:r>
      <w:r w:rsidR="001B0FE2">
        <w:rPr>
          <w:rFonts w:ascii="Times New Roman" w:hAnsi="Times New Roman" w:cs="Times New Roman"/>
        </w:rPr>
        <w:t xml:space="preserve"> when only considering off track clients, but this does n</w:t>
      </w:r>
      <w:r w:rsidR="00F67D3F">
        <w:rPr>
          <w:rFonts w:ascii="Times New Roman" w:hAnsi="Times New Roman" w:cs="Times New Roman"/>
        </w:rPr>
        <w:t xml:space="preserve">ot rule out an attenuated or different effect for on track clients. </w:t>
      </w:r>
      <w:r w:rsidRPr="00E547EA">
        <w:rPr>
          <w:rFonts w:ascii="Times New Roman" w:hAnsi="Times New Roman" w:cs="Times New Roman"/>
        </w:rPr>
        <w:t xml:space="preserve">Generally, for clients already on track, receiving feedback that they are on track, or the absence of </w:t>
      </w:r>
      <w:r w:rsidR="000A0BD9">
        <w:rPr>
          <w:rFonts w:ascii="Times New Roman" w:hAnsi="Times New Roman" w:cs="Times New Roman"/>
        </w:rPr>
        <w:t xml:space="preserve">an off track </w:t>
      </w:r>
      <w:r w:rsidRPr="00E547EA">
        <w:rPr>
          <w:rFonts w:ascii="Times New Roman" w:hAnsi="Times New Roman" w:cs="Times New Roman"/>
        </w:rPr>
        <w:t xml:space="preserve">alert, has not been shown to improve outcomes </w:t>
      </w:r>
      <w:r w:rsidRPr="00E547EA">
        <w:rPr>
          <w:rFonts w:ascii="Times New Roman" w:hAnsi="Times New Roman" w:cs="Times New Roman"/>
          <w:highlight w:val="yellow"/>
        </w:rPr>
        <w:t>(</w:t>
      </w:r>
      <w:r w:rsidRPr="00E547EA">
        <w:rPr>
          <w:rFonts w:ascii="Courier New" w:hAnsi="Courier New" w:cs="Courier New"/>
          <w:highlight w:val="yellow"/>
        </w:rPr>
        <w:t>﻿</w:t>
      </w:r>
      <w:proofErr w:type="spellStart"/>
      <w:r w:rsidRPr="00E547EA">
        <w:rPr>
          <w:rFonts w:ascii="Times New Roman" w:hAnsi="Times New Roman" w:cs="Times New Roman"/>
          <w:highlight w:val="yellow"/>
        </w:rPr>
        <w:t>Crits-Christoph</w:t>
      </w:r>
      <w:proofErr w:type="spellEnd"/>
      <w:r w:rsidRPr="00E547EA">
        <w:rPr>
          <w:rFonts w:ascii="Times New Roman" w:hAnsi="Times New Roman" w:cs="Times New Roman"/>
          <w:highlight w:val="yellow"/>
        </w:rPr>
        <w:t xml:space="preserve"> et al., 2012; Harmon et al., 2007; de Jong et al., 2012; Lambert, Whipple, Smart, Vermeersch, &amp; Nielsen, 2001; Lambert et al., 2002; </w:t>
      </w:r>
      <w:proofErr w:type="spellStart"/>
      <w:r w:rsidRPr="00E547EA">
        <w:rPr>
          <w:rFonts w:ascii="Times New Roman" w:hAnsi="Times New Roman" w:cs="Times New Roman"/>
          <w:highlight w:val="yellow"/>
        </w:rPr>
        <w:t>Probst</w:t>
      </w:r>
      <w:proofErr w:type="spellEnd"/>
      <w:r w:rsidRPr="00E547EA">
        <w:rPr>
          <w:rFonts w:ascii="Times New Roman" w:hAnsi="Times New Roman" w:cs="Times New Roman"/>
          <w:highlight w:val="yellow"/>
        </w:rPr>
        <w:t xml:space="preserve"> et al., 2013; Simon, Lambert, Harris, </w:t>
      </w:r>
      <w:proofErr w:type="spellStart"/>
      <w:r w:rsidRPr="00E547EA">
        <w:rPr>
          <w:rFonts w:ascii="Times New Roman" w:hAnsi="Times New Roman" w:cs="Times New Roman"/>
          <w:highlight w:val="yellow"/>
        </w:rPr>
        <w:t>Busath</w:t>
      </w:r>
      <w:proofErr w:type="spellEnd"/>
      <w:r w:rsidRPr="00E547EA">
        <w:rPr>
          <w:rFonts w:ascii="Times New Roman" w:hAnsi="Times New Roman" w:cs="Times New Roman"/>
        </w:rPr>
        <w:t xml:space="preserve">), although some studies do find a positive effect of feedback for on track clients as well </w:t>
      </w:r>
      <w:r w:rsidRPr="00E547EA">
        <w:rPr>
          <w:rFonts w:ascii="Times New Roman" w:hAnsi="Times New Roman" w:cs="Times New Roman"/>
        </w:rPr>
        <w:fldChar w:fldCharType="begin" w:fldLock="1"/>
      </w:r>
      <w:r w:rsidRPr="00E547EA">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Andersen, &amp; Wampold, 2015)","plainTextFormattedCitation":"(Amble, Gude, Stubdal, Andersen, &amp; Wampold, 2015)","previouslyFormattedCitation":"(Amble, Gude, Stubdal, Andersen, &amp; Wampold, 2015)"},"properties":{"noteIndex":0},"schema":"https://github.com/citation-style-language/schema/raw/master/csl-citation.json"}</w:instrText>
      </w:r>
      <w:r w:rsidRPr="00E547EA">
        <w:rPr>
          <w:rFonts w:ascii="Times New Roman" w:hAnsi="Times New Roman" w:cs="Times New Roman"/>
        </w:rPr>
        <w:fldChar w:fldCharType="separate"/>
      </w:r>
      <w:r w:rsidRPr="00E547EA">
        <w:rPr>
          <w:rFonts w:ascii="Times New Roman" w:hAnsi="Times New Roman" w:cs="Times New Roman"/>
          <w:noProof/>
        </w:rPr>
        <w:t>(Amble, Gude, Stubdal, Andersen, &amp; Wampold, 2015)</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not improve outcomes for on track clients, but may shorten treatment, perhaps by indicating to therapists that the client has achieved the amount of change expected and may not need continued treatment (</w:t>
      </w:r>
      <w:r w:rsidR="00556883">
        <w:rPr>
          <w:rFonts w:ascii="Times New Roman" w:hAnsi="Times New Roman" w:cs="Times New Roman"/>
        </w:rPr>
        <w:t>Lambert et al, 2003</w:t>
      </w:r>
      <w:r w:rsidRPr="00E547EA">
        <w:rPr>
          <w:rFonts w:ascii="Times New Roman" w:hAnsi="Times New Roman" w:cs="Times New Roman"/>
        </w:rPr>
        <w:t>)</w:t>
      </w:r>
      <w:r w:rsidR="00556883">
        <w:rPr>
          <w:rFonts w:ascii="Times New Roman" w:hAnsi="Times New Roman" w:cs="Times New Roman"/>
        </w:rPr>
        <w:t>;</w:t>
      </w:r>
      <w:r w:rsidR="009C3046">
        <w:rPr>
          <w:rFonts w:ascii="Times New Roman" w:hAnsi="Times New Roman" w:cs="Times New Roman"/>
        </w:rPr>
        <w:t xml:space="preserve"> although</w:t>
      </w:r>
      <w:r w:rsidR="00556883">
        <w:rPr>
          <w:rFonts w:ascii="Times New Roman" w:hAnsi="Times New Roman" w:cs="Times New Roman"/>
        </w:rPr>
        <w:t>,</w:t>
      </w:r>
      <w:r w:rsidR="009C3046">
        <w:rPr>
          <w:rFonts w:ascii="Times New Roman" w:hAnsi="Times New Roman" w:cs="Times New Roman"/>
        </w:rPr>
        <w:t xml:space="preserve"> </w:t>
      </w:r>
      <w:r w:rsidR="00E220C4">
        <w:rPr>
          <w:rFonts w:ascii="Times New Roman" w:hAnsi="Times New Roman" w:cs="Times New Roman"/>
        </w:rPr>
        <w:t>a systematic review found no effect of feedback on number of sessions in 60% of studies, and a negative effect in 20% of studies (</w:t>
      </w:r>
      <w:proofErr w:type="spellStart"/>
      <w:r w:rsidR="004F7EB5">
        <w:rPr>
          <w:rFonts w:ascii="Times New Roman" w:hAnsi="Times New Roman" w:cs="Times New Roman"/>
        </w:rPr>
        <w:t>Gondek</w:t>
      </w:r>
      <w:proofErr w:type="spellEnd"/>
      <w:r w:rsidR="004F7EB5">
        <w:rPr>
          <w:rFonts w:ascii="Times New Roman" w:hAnsi="Times New Roman" w:cs="Times New Roman"/>
        </w:rPr>
        <w:t xml:space="preserve">, 2016). This finding is not entirely unexpected, and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received more sessions than off track clients in no feedback conditions </w:t>
      </w:r>
      <w:r w:rsidR="007C19A4">
        <w:rPr>
          <w:rFonts w:ascii="Times New Roman" w:hAnsi="Times New Roman" w:cs="Times New Roman"/>
        </w:rPr>
        <w:t>(</w:t>
      </w:r>
      <w:proofErr w:type="spellStart"/>
      <w:r w:rsidR="007C19A4">
        <w:rPr>
          <w:rFonts w:ascii="Times New Roman" w:hAnsi="Times New Roman" w:cs="Times New Roman"/>
        </w:rPr>
        <w:t>Gondek</w:t>
      </w:r>
      <w:proofErr w:type="spellEnd"/>
      <w:r w:rsidR="007C19A4">
        <w:rPr>
          <w:rFonts w:ascii="Times New Roman" w:hAnsi="Times New Roman" w:cs="Times New Roman"/>
        </w:rPr>
        <w:t>, 2016; Lambert et al, 2003).</w:t>
      </w:r>
    </w:p>
    <w:p w14:paraId="294F0306" w14:textId="7E12002C" w:rsidR="003F375B" w:rsidRDefault="003F375B" w:rsidP="003F375B">
      <w:pPr>
        <w:ind w:firstLine="720"/>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wellbeing alone (</w:t>
      </w:r>
      <w:r w:rsidR="00145FA1" w:rsidRPr="00145FA1">
        <w:rPr>
          <w:rFonts w:ascii="Times New Roman" w:hAnsi="Times New Roman" w:cs="Times New Roman"/>
          <w:highlight w:val="yellow"/>
        </w:rPr>
        <w:t>Dyer, 2014</w:t>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 xml:space="preserve"> (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or areas of distress benefit from feedback more than others. </w:t>
      </w:r>
    </w:p>
    <w:p w14:paraId="117E5845" w14:textId="48A45BCC" w:rsidR="00A82C05" w:rsidRPr="00FE541B" w:rsidRDefault="00376C8B" w:rsidP="00927530">
      <w:pPr>
        <w:ind w:firstLine="720"/>
        <w:rPr>
          <w:rFonts w:ascii="Times New Roman" w:hAnsi="Times New Roman" w:cs="Times New Roman"/>
        </w:rPr>
      </w:pPr>
      <w:r>
        <w:rPr>
          <w:rFonts w:ascii="Times New Roman" w:hAnsi="Times New Roman" w:cs="Times New Roman"/>
        </w:rPr>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treatment that utilizes a feedback system</w:t>
      </w:r>
      <w:r w:rsidR="00602F31">
        <w:rPr>
          <w:rFonts w:ascii="Times New Roman" w:hAnsi="Times New Roman" w:cs="Times New Roman"/>
        </w:rPr>
        <w:t xml:space="preserve">, especially </w:t>
      </w:r>
      <w:r w:rsidR="004F554A">
        <w:rPr>
          <w:rFonts w:ascii="Times New Roman" w:hAnsi="Times New Roman" w:cs="Times New Roman"/>
        </w:rPr>
        <w:t xml:space="preserve">evaluating </w:t>
      </w:r>
      <w:r w:rsidR="00602F31">
        <w:rPr>
          <w:rFonts w:ascii="Times New Roman" w:hAnsi="Times New Roman" w:cs="Times New Roman"/>
        </w:rPr>
        <w:t>client characteristics than can be measured from the outset of treatment</w:t>
      </w:r>
      <w:r w:rsidR="0020565F">
        <w:rPr>
          <w:rFonts w:ascii="Times New Roman" w:hAnsi="Times New Roman" w:cs="Times New Roman"/>
        </w:rPr>
        <w:t xml:space="preserve">. </w:t>
      </w:r>
      <w:r w:rsidR="00107A72" w:rsidRPr="003366A7">
        <w:rPr>
          <w:rFonts w:ascii="Times New Roman" w:hAnsi="Times New Roman" w:cs="Times New Roman"/>
        </w:rPr>
        <w:t>One study found that feedback produced more pronounced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0F4832" w:rsidRPr="003366A7">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E726D5" w:rsidRPr="003366A7">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394DE5" w:rsidRPr="003366A7">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sidR="00EE0E42" w:rsidRPr="003366A7">
        <w:rPr>
          <w:rFonts w:ascii="Times New Roman" w:hAnsi="Times New Roman" w:cs="Times New Roman"/>
        </w:rPr>
        <w:fldChar w:fldCharType="separate"/>
      </w:r>
      <w:r w:rsidR="00EE0E42" w:rsidRPr="003366A7">
        <w:rPr>
          <w:rFonts w:ascii="Times New Roman" w:hAnsi="Times New Roman" w:cs="Times New Roman"/>
          <w:noProof/>
        </w:rPr>
        <w:t>(Amble, Gude, Ulvenes, et al., 2015)</w:t>
      </w:r>
      <w:r w:rsidR="00EE0E42" w:rsidRPr="003366A7">
        <w:rPr>
          <w:rFonts w:ascii="Times New Roman" w:hAnsi="Times New Roman" w:cs="Times New Roman"/>
        </w:rPr>
        <w:fldChar w:fldCharType="end"/>
      </w:r>
      <w:r w:rsidR="00107A72" w:rsidRPr="003366A7">
        <w:rPr>
          <w:rFonts w:ascii="Times New Roman" w:hAnsi="Times New Roman" w:cs="Times New Roman"/>
        </w:rPr>
        <w:t>.</w:t>
      </w:r>
      <w:r w:rsidR="00E229DD">
        <w:rPr>
          <w:rFonts w:ascii="Times New Roman" w:hAnsi="Times New Roman" w:cs="Times New Roman"/>
        </w:rPr>
        <w:t xml:space="preserve"> </w:t>
      </w:r>
      <w:r w:rsidR="00516FF9">
        <w:rPr>
          <w:rFonts w:ascii="Times New Roman" w:hAnsi="Times New Roman" w:cs="Times New Roman"/>
        </w:rPr>
        <w:t xml:space="preserve">Yet another study found that feedback’s effectiveness diminished with </w:t>
      </w:r>
      <w:r w:rsidR="00184A61">
        <w:rPr>
          <w:rFonts w:ascii="Times New Roman" w:hAnsi="Times New Roman" w:cs="Times New Roman"/>
        </w:rPr>
        <w:t xml:space="preserve">increased client severity </w:t>
      </w:r>
      <w:r w:rsidR="00E229DD">
        <w:rPr>
          <w:rFonts w:ascii="Times New Roman" w:hAnsi="Times New Roman" w:cs="Times New Roman"/>
        </w:rPr>
        <w:t>(</w:t>
      </w:r>
      <w:commentRangeStart w:id="0"/>
      <w:r w:rsidR="00E229DD" w:rsidRPr="00184A61">
        <w:rPr>
          <w:rFonts w:ascii="Times New Roman" w:hAnsi="Times New Roman" w:cs="Times New Roman"/>
          <w:highlight w:val="yellow"/>
        </w:rPr>
        <w:t xml:space="preserve">Davidson, </w:t>
      </w:r>
      <w:r w:rsidR="00516FF9" w:rsidRPr="00184A61">
        <w:rPr>
          <w:rFonts w:ascii="Times New Roman" w:hAnsi="Times New Roman" w:cs="Times New Roman"/>
          <w:highlight w:val="yellow"/>
        </w:rPr>
        <w:t>Perry &amp;</w:t>
      </w:r>
      <w:r w:rsidR="007F74EE">
        <w:rPr>
          <w:rFonts w:ascii="Times New Roman" w:hAnsi="Times New Roman" w:cs="Times New Roman"/>
          <w:highlight w:val="yellow"/>
        </w:rPr>
        <w:t xml:space="preserve"> </w:t>
      </w:r>
      <w:r w:rsidR="00516FF9" w:rsidRPr="00184A61">
        <w:rPr>
          <w:rFonts w:ascii="Times New Roman" w:hAnsi="Times New Roman" w:cs="Times New Roman"/>
          <w:highlight w:val="yellow"/>
        </w:rPr>
        <w:t>Bell, 2015</w:t>
      </w:r>
      <w:commentRangeEnd w:id="0"/>
      <w:r w:rsidR="007F74EE">
        <w:rPr>
          <w:rStyle w:val="CommentReference"/>
        </w:rPr>
        <w:commentReference w:id="0"/>
      </w:r>
      <w:r w:rsidR="00516FF9">
        <w:rPr>
          <w:rFonts w:ascii="Times New Roman" w:hAnsi="Times New Roman" w:cs="Times New Roman"/>
        </w:rPr>
        <w:t>)</w:t>
      </w:r>
      <w:r w:rsidR="00202A91">
        <w:rPr>
          <w:rFonts w:ascii="Times New Roman" w:hAnsi="Times New Roman" w:cs="Times New Roman"/>
        </w:rPr>
        <w:t xml:space="preserve">. </w:t>
      </w:r>
      <w:r w:rsidR="0019474A" w:rsidRPr="00FE541B">
        <w:rPr>
          <w:rFonts w:ascii="Times New Roman" w:hAnsi="Times New Roman" w:cs="Times New Roman"/>
        </w:rPr>
        <w:t xml:space="preserve">In their meta-analysis, Lambert et al. (2019) found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w:t>
      </w:r>
      <w:proofErr w:type="spellStart"/>
      <w:r w:rsidR="0010126B" w:rsidRPr="00FE541B">
        <w:rPr>
          <w:rFonts w:ascii="Times New Roman" w:hAnsi="Times New Roman" w:cs="Times New Roman"/>
        </w:rPr>
        <w:t>pp</w:t>
      </w:r>
      <w:proofErr w:type="spellEnd"/>
      <w:r w:rsidR="0010126B" w:rsidRPr="00FE541B">
        <w:rPr>
          <w:rFonts w:ascii="Times New Roman" w:hAnsi="Times New Roman" w:cs="Times New Roman"/>
        </w:rPr>
        <w:t xml:space="preserve"> 533-534)</w:t>
      </w:r>
      <w:r w:rsidR="00EF130A" w:rsidRPr="00FE541B">
        <w:rPr>
          <w:rFonts w:ascii="Times New Roman" w:hAnsi="Times New Roman" w:cs="Times New Roman"/>
        </w:rPr>
        <w:t>.</w:t>
      </w:r>
      <w:r w:rsidR="00A2597F">
        <w:rPr>
          <w:rFonts w:ascii="Times New Roman" w:hAnsi="Times New Roman" w:cs="Times New Roman"/>
        </w:rPr>
        <w:t xml:space="preserve"> </w:t>
      </w:r>
      <w:r w:rsidR="00BC100F">
        <w:rPr>
          <w:rFonts w:ascii="Times New Roman" w:hAnsi="Times New Roman" w:cs="Times New Roman"/>
        </w:rPr>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diagnosis or initial distress (</w:t>
      </w:r>
      <w:proofErr w:type="spellStart"/>
      <w:r w:rsidR="00CA6437" w:rsidRPr="00CA6437">
        <w:rPr>
          <w:rFonts w:ascii="Times New Roman" w:hAnsi="Times New Roman" w:cs="Times New Roman"/>
        </w:rPr>
        <w:t>Errázuriz</w:t>
      </w:r>
      <w:proofErr w:type="spellEnd"/>
      <w:r w:rsidR="00CA6437">
        <w:rPr>
          <w:rFonts w:ascii="Times New Roman" w:hAnsi="Times New Roman" w:cs="Times New Roman"/>
        </w:rPr>
        <w:t xml:space="preserve"> &amp;</w:t>
      </w:r>
      <w:r w:rsidR="00292E8C">
        <w:rPr>
          <w:rFonts w:ascii="Times New Roman" w:hAnsi="Times New Roman" w:cs="Times New Roman"/>
        </w:rPr>
        <w:t xml:space="preserve"> </w:t>
      </w:r>
      <w:proofErr w:type="spellStart"/>
      <w:r w:rsidR="00292E8C">
        <w:rPr>
          <w:rFonts w:ascii="Times New Roman" w:hAnsi="Times New Roman" w:cs="Times New Roman"/>
        </w:rPr>
        <w:t>Zilcha-Mano</w:t>
      </w:r>
      <w:proofErr w:type="spellEnd"/>
      <w:r w:rsidR="00292E8C">
        <w:rPr>
          <w:rFonts w:ascii="Times New Roman" w:hAnsi="Times New Roman" w:cs="Times New Roman"/>
        </w:rPr>
        <w:t xml:space="preserve">, 2018). </w:t>
      </w:r>
      <w:commentRangeStart w:id="1"/>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 xml:space="preserve">outcomes than a no feedback condition. </w:t>
      </w:r>
      <w:r w:rsidR="00E051F4">
        <w:rPr>
          <w:rFonts w:ascii="Times New Roman" w:hAnsi="Times New Roman" w:cs="Times New Roman"/>
        </w:rPr>
        <w:t>Also unexpected</w:t>
      </w:r>
      <w:commentRangeEnd w:id="1"/>
      <w:r w:rsidR="00E051F4">
        <w:rPr>
          <w:rStyle w:val="CommentReference"/>
        </w:rPr>
        <w:commentReference w:id="1"/>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ho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w:t>
      </w:r>
      <w:r w:rsidR="00C5579D">
        <w:rPr>
          <w:rFonts w:ascii="Times New Roman" w:hAnsi="Times New Roman" w:cs="Times New Roman"/>
        </w:rPr>
        <w:lastRenderedPageBreak/>
        <w:t xml:space="preserve">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and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5F3FC905" w:rsidR="00BE1A15" w:rsidRDefault="00823AFB" w:rsidP="00BE1A15">
      <w:pPr>
        <w:ind w:firstLine="720"/>
        <w:rPr>
          <w:rFonts w:ascii="Times New Roman" w:hAnsi="Times New Roman" w:cs="Times New Roman"/>
        </w:rPr>
      </w:pPr>
      <w:r>
        <w:rPr>
          <w:rFonts w:ascii="Times New Roman" w:hAnsi="Times New Roman" w:cs="Times New Roman"/>
        </w:rPr>
        <w:t>Taken as a whole, the literature suggests that while feedback is generally effective, more can be done to exp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meet the needs of specific types of clients</w:t>
      </w:r>
      <w:r w:rsidR="00927530">
        <w:rPr>
          <w:rFonts w:ascii="Times New Roman" w:hAnsi="Times New Roman" w:cs="Times New Roman"/>
        </w:rPr>
        <w:t xml:space="preserve"> (i.e., treated </w:t>
      </w:r>
      <w:r w:rsidR="00B36FEB">
        <w:rPr>
          <w:rFonts w:ascii="Times New Roman" w:hAnsi="Times New Roman" w:cs="Times New Roman"/>
        </w:rPr>
        <w:t>in college counseling centers</w:t>
      </w:r>
      <w:r w:rsidR="00927530">
        <w:rPr>
          <w:rFonts w:ascii="Times New Roman" w:hAnsi="Times New Roman" w:cs="Times New Roman"/>
        </w:rPr>
        <w:t>)</w:t>
      </w:r>
      <w:r w:rsidR="00B36FEB">
        <w:rPr>
          <w:rFonts w:ascii="Times New Roman" w:hAnsi="Times New Roman" w:cs="Times New Roman"/>
        </w:rPr>
        <w:t>,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s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BE1A15">
      <w:pPr>
        <w:rPr>
          <w:ins w:id="2" w:author="mgn1@psu.edu" w:date="2019-11-24T13:53:00Z"/>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0241D196" w:rsidR="00BE1A15" w:rsidRDefault="00DE0FD3" w:rsidP="00BE1A15">
      <w:pPr>
        <w:ind w:firstLine="720"/>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8B4375" w:rsidRPr="00BE1A15">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8B4375" w:rsidRPr="00BE1A15">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advance research on the mental health services provided to UCC clients, while not adding substantial burden to everyday clinical practice. </w:t>
      </w:r>
    </w:p>
    <w:p w14:paraId="57EE9A69" w14:textId="04FC9D6C" w:rsidR="0092072D" w:rsidRPr="00F42769" w:rsidRDefault="00CD5AC8" w:rsidP="00F42769">
      <w:pPr>
        <w:ind w:firstLine="720"/>
        <w:rPr>
          <w:rFonts w:ascii="Times New Roman" w:hAnsi="Times New Roman" w:cs="Times New Roman"/>
        </w:rPr>
      </w:pPr>
      <w:r w:rsidRPr="00BE1A15">
        <w:rPr>
          <w:rFonts w:ascii="Times New Roman" w:hAnsi="Times New Roman" w:cs="Times New Roman"/>
        </w:rPr>
        <w:t xml:space="preserve">The Counseling Center Assessment of Psychological Symptoms (CCAPS) is a routine outcome monitoring instrument developed by CCMH specifically for use in a college population. The CCAPS short form used here has 34 items capturing distress across </w:t>
      </w:r>
      <w:r w:rsidR="0092072D" w:rsidRPr="00BE1A15">
        <w:rPr>
          <w:rFonts w:ascii="Times New Roman" w:hAnsi="Times New Roman" w:cs="Times New Roman"/>
        </w:rPr>
        <w:t>seven domains: Depression (6 items), Generalized Anxiety (6 items), Social Anxiety (5 items), Academic Distress (4 items), Eating Concerns (3 items), Alcohol Use (4 items), and Hostility (6 items)</w:t>
      </w:r>
      <w:r w:rsidR="00F42D69">
        <w:rPr>
          <w:rFonts w:ascii="Times New Roman" w:hAnsi="Times New Roman" w:cs="Times New Roman"/>
        </w:rPr>
        <w:t>, as well as a general distress index (DI) aggregating distress across multiple domains (</w:t>
      </w:r>
      <w:r w:rsidR="00F42D69" w:rsidRPr="00F42D69">
        <w:rPr>
          <w:rFonts w:ascii="Times New Roman" w:hAnsi="Times New Roman" w:cs="Times New Roman"/>
          <w:highlight w:val="yellow"/>
        </w:rPr>
        <w:t>X</w:t>
      </w:r>
      <w:r w:rsidR="00F42D69">
        <w:rPr>
          <w:rFonts w:ascii="Times New Roman" w:hAnsi="Times New Roman" w:cs="Times New Roman"/>
        </w:rPr>
        <w:t xml:space="preserve"> items)</w:t>
      </w:r>
      <w:r w:rsidR="0092072D" w:rsidRPr="00BE1A15">
        <w:rPr>
          <w:rFonts w:ascii="Times New Roman" w:hAnsi="Times New Roman" w:cs="Times New Roman"/>
        </w:rPr>
        <w:t xml:space="preserve">. In completing the CCAPS, clients are asked to rate themselves over the past two weeks on a </w:t>
      </w:r>
      <w:proofErr w:type="spellStart"/>
      <w:r w:rsidR="0092072D" w:rsidRPr="00BE1A15">
        <w:rPr>
          <w:rFonts w:ascii="Times New Roman" w:hAnsi="Times New Roman" w:cs="Times New Roman"/>
        </w:rPr>
        <w:t>Likert</w:t>
      </w:r>
      <w:proofErr w:type="spellEnd"/>
      <w:r w:rsidR="0092072D" w:rsidRPr="00BE1A15">
        <w:rPr>
          <w:rFonts w:ascii="Times New Roman" w:hAnsi="Times New Roman" w:cs="Times New Roman"/>
        </w:rPr>
        <w:t xml:space="preserve"> scale, from 0 (</w:t>
      </w:r>
      <w:r w:rsidR="0092072D" w:rsidRPr="00BE1A15">
        <w:rPr>
          <w:rFonts w:ascii="Times New Roman" w:hAnsi="Times New Roman" w:cs="Times New Roman"/>
          <w:i/>
        </w:rPr>
        <w:t xml:space="preserve">not at all like me) </w:t>
      </w:r>
      <w:r w:rsidR="0092072D" w:rsidRPr="00BE1A15">
        <w:rPr>
          <w:rFonts w:ascii="Times New Roman" w:hAnsi="Times New Roman" w:cs="Times New Roman"/>
        </w:rPr>
        <w:t>to 4 (</w:t>
      </w:r>
      <w:r w:rsidR="0092072D" w:rsidRPr="00BE1A15">
        <w:rPr>
          <w:rFonts w:ascii="Times New Roman" w:hAnsi="Times New Roman" w:cs="Times New Roman"/>
          <w:i/>
        </w:rPr>
        <w:t>extremely like me</w:t>
      </w:r>
      <w:r w:rsidR="0092072D" w:rsidRPr="00BE1A15">
        <w:rPr>
          <w:rFonts w:ascii="Times New Roman" w:hAnsi="Times New Roman" w:cs="Times New Roman"/>
        </w:rPr>
        <w:t xml:space="preserve">). Each </w:t>
      </w:r>
      <w:proofErr w:type="spellStart"/>
      <w:r w:rsidR="0092072D" w:rsidRPr="00BE1A15">
        <w:rPr>
          <w:rFonts w:ascii="Times New Roman" w:hAnsi="Times New Roman" w:cs="Times New Roman"/>
        </w:rPr>
        <w:t>subscale</w:t>
      </w:r>
      <w:proofErr w:type="spellEnd"/>
      <w:r w:rsidR="0092072D" w:rsidRPr="00BE1A15">
        <w:rPr>
          <w:rFonts w:ascii="Times New Roman" w:hAnsi="Times New Roman" w:cs="Times New Roman"/>
        </w:rPr>
        <w:t xml:space="preserve"> is scored by taking the average of the questions that load onto that </w:t>
      </w:r>
      <w:proofErr w:type="spellStart"/>
      <w:r w:rsidR="0092072D" w:rsidRPr="00BE1A15">
        <w:rPr>
          <w:rFonts w:ascii="Times New Roman" w:hAnsi="Times New Roman" w:cs="Times New Roman"/>
        </w:rPr>
        <w:t>subscale</w:t>
      </w:r>
      <w:proofErr w:type="spellEnd"/>
      <w:r w:rsidR="0092072D" w:rsidRPr="00BE1A15">
        <w:rPr>
          <w:rFonts w:ascii="Times New Roman" w:hAnsi="Times New Roman" w:cs="Times New Roman"/>
        </w:rPr>
        <w:t xml:space="preserve">. As such, higher </w:t>
      </w:r>
      <w:proofErr w:type="spellStart"/>
      <w:r w:rsidR="0092072D" w:rsidRPr="00BE1A15">
        <w:rPr>
          <w:rFonts w:ascii="Times New Roman" w:hAnsi="Times New Roman" w:cs="Times New Roman"/>
        </w:rPr>
        <w:t>subscale</w:t>
      </w:r>
      <w:proofErr w:type="spellEnd"/>
      <w:r w:rsidR="0092072D" w:rsidRPr="00BE1A15">
        <w:rPr>
          <w:rFonts w:ascii="Times New Roman" w:hAnsi="Times New Roman" w:cs="Times New Roman"/>
        </w:rPr>
        <w:t xml:space="preserve"> scores indicate more distress, with scores ranging from 0 to 4. </w:t>
      </w:r>
    </w:p>
    <w:p w14:paraId="35C6A474" w14:textId="17907763" w:rsidR="00901C5C" w:rsidRPr="00886A0E" w:rsidRDefault="00955D1D" w:rsidP="008F7704">
      <w:pPr>
        <w:ind w:firstLine="720"/>
        <w:rPr>
          <w:rFonts w:ascii="Times New Roman" w:hAnsi="Times New Roman" w:cs="Times New Roman"/>
        </w:rPr>
      </w:pPr>
      <w:r>
        <w:rPr>
          <w:rFonts w:ascii="Times New Roman" w:hAnsi="Times New Roman" w:cs="Times New Roman"/>
        </w:rPr>
        <w:t xml:space="preserve">When the CCMH was launched (see </w:t>
      </w:r>
      <w:r w:rsidRPr="00C8299C">
        <w:rPr>
          <w:rFonts w:ascii="Times New Roman" w:hAnsi="Times New Roman" w:cs="Times New Roman"/>
          <w:highlight w:val="yellow"/>
        </w:rPr>
        <w:t>Locke et al.,</w:t>
      </w:r>
      <w:r>
        <w:rPr>
          <w:rFonts w:ascii="Times New Roman" w:hAnsi="Times New Roman" w:cs="Times New Roman"/>
        </w:rPr>
        <w:t xml:space="preserve"> )</w:t>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6464FF">
        <w:rPr>
          <w:rFonts w:ascii="Times New Roman" w:hAnsi="Times New Roman" w:cs="Times New Roman"/>
        </w:rPr>
        <w:t xml:space="preserve">that provided </w:t>
      </w:r>
      <w:r w:rsidR="00C14822" w:rsidRPr="00F42769">
        <w:rPr>
          <w:rFonts w:ascii="Times New Roman" w:hAnsi="Times New Roman" w:cs="Times New Roman"/>
        </w:rPr>
        <w:t>data</w:t>
      </w:r>
      <w:r w:rsidR="006464FF">
        <w:rPr>
          <w:rFonts w:ascii="Times New Roman" w:hAnsi="Times New Roman" w:cs="Times New Roman"/>
        </w:rPr>
        <w:t>, for each individual client</w:t>
      </w:r>
      <w:r w:rsidR="008F7704">
        <w:rPr>
          <w:rFonts w:ascii="Times New Roman" w:hAnsi="Times New Roman" w:cs="Times New Roman"/>
        </w:rPr>
        <w:t>,</w:t>
      </w:r>
      <w:r w:rsidR="00C14822" w:rsidRPr="00F42769">
        <w:rPr>
          <w:rFonts w:ascii="Times New Roman" w:hAnsi="Times New Roman" w:cs="Times New Roman"/>
        </w:rPr>
        <w:t xml:space="preserve"> in a tabular format, with each column </w:t>
      </w:r>
      <w:r w:rsidR="00513EB5">
        <w:rPr>
          <w:rFonts w:ascii="Times New Roman" w:hAnsi="Times New Roman" w:cs="Times New Roman"/>
        </w:rPr>
        <w:t>presenting</w:t>
      </w:r>
      <w:r w:rsidR="00C14822" w:rsidRPr="00F42769">
        <w:rPr>
          <w:rFonts w:ascii="Times New Roman" w:hAnsi="Times New Roman" w:cs="Times New Roman"/>
        </w:rPr>
        <w:t xml:space="preserve"> a CCAPS </w:t>
      </w:r>
      <w:proofErr w:type="spellStart"/>
      <w:r w:rsidR="00C14822" w:rsidRPr="00F42769">
        <w:rPr>
          <w:rFonts w:ascii="Times New Roman" w:hAnsi="Times New Roman" w:cs="Times New Roman"/>
        </w:rPr>
        <w:t>subscale</w:t>
      </w:r>
      <w:proofErr w:type="spellEnd"/>
      <w:r w:rsidR="00C14822" w:rsidRPr="00F42769">
        <w:rPr>
          <w:rFonts w:ascii="Times New Roman" w:hAnsi="Times New Roman" w:cs="Times New Roman"/>
        </w:rPr>
        <w:t xml:space="preserve"> and rows for each CCAPS administration. </w:t>
      </w:r>
      <w:r w:rsidR="00093DAC" w:rsidRPr="00F42769">
        <w:rPr>
          <w:rFonts w:ascii="Times New Roman" w:hAnsi="Times New Roman" w:cs="Times New Roman"/>
        </w:rPr>
        <w:t xml:space="preserve">See Appendix A for an example of the </w:t>
      </w:r>
      <w:r w:rsidR="008F7704">
        <w:rPr>
          <w:rFonts w:ascii="Times New Roman" w:hAnsi="Times New Roman" w:cs="Times New Roman"/>
        </w:rPr>
        <w:t xml:space="preserve">original </w:t>
      </w:r>
      <w:r w:rsidR="00093DAC" w:rsidRPr="00F42769">
        <w:rPr>
          <w:rFonts w:ascii="Times New Roman" w:hAnsi="Times New Roman" w:cs="Times New Roman"/>
        </w:rPr>
        <w:t>CCAPS report.</w:t>
      </w:r>
      <w:r w:rsidR="008F7704">
        <w:rPr>
          <w:rFonts w:ascii="Times New Roman" w:hAnsi="Times New Roman" w:cs="Times New Roman"/>
        </w:rPr>
        <w:t xml:space="preserve">  </w:t>
      </w: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8F7704">
        <w:rPr>
          <w:rFonts w:ascii="Times New Roman" w:hAnsi="Times New Roman" w:cs="Times New Roman"/>
        </w:rPr>
        <w:t>decided to revise the CCAPS report by building a feedback system.  Based on</w:t>
      </w:r>
      <w:r w:rsidR="008F7704" w:rsidRPr="00886A0E">
        <w:rPr>
          <w:rFonts w:ascii="Times New Roman" w:hAnsi="Times New Roman" w:cs="Times New Roman"/>
        </w:rPr>
        <w:t xml:space="preserve"> CCAPS data collected through clinical practice</w:t>
      </w:r>
      <w:r w:rsidR="008F7704">
        <w:rPr>
          <w:rFonts w:ascii="Times New Roman" w:hAnsi="Times New Roman" w:cs="Times New Roman"/>
        </w:rPr>
        <w:t xml:space="preserve"> and designed</w:t>
      </w:r>
      <w:r w:rsidR="00747403" w:rsidRPr="00886A0E">
        <w:rPr>
          <w:rFonts w:ascii="Times New Roman" w:hAnsi="Times New Roman" w:cs="Times New Roman"/>
        </w:rPr>
        <w:t xml:space="preserve"> to improve clinical outcomes</w:t>
      </w:r>
      <w:r w:rsidR="00877EA3">
        <w:rPr>
          <w:rFonts w:ascii="Times New Roman" w:hAnsi="Times New Roman" w:cs="Times New Roman"/>
        </w:rPr>
        <w:t xml:space="preserve">, </w:t>
      </w:r>
      <w:r w:rsidR="008E3882">
        <w:rPr>
          <w:rFonts w:ascii="Times New Roman" w:hAnsi="Times New Roman" w:cs="Times New Roman"/>
        </w:rPr>
        <w:t xml:space="preserve">the feedback system i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e feedback system</w:t>
      </w:r>
      <w:r w:rsidR="00747403" w:rsidRPr="00886A0E">
        <w:rPr>
          <w:rFonts w:ascii="Times New Roman" w:hAnsi="Times New Roman" w:cs="Times New Roman"/>
        </w:rPr>
        <w:t xml:space="preserve"> introduced </w:t>
      </w:r>
      <w:r w:rsidR="00002239">
        <w:rPr>
          <w:rFonts w:ascii="Times New Roman" w:hAnsi="Times New Roman" w:cs="Times New Roman"/>
        </w:rPr>
        <w:t xml:space="preserve">a new clinical report with several additional features. </w:t>
      </w:r>
      <w:r w:rsidR="00747403" w:rsidRPr="00886A0E">
        <w:rPr>
          <w:rFonts w:ascii="Times New Roman" w:hAnsi="Times New Roman" w:cs="Times New Roman"/>
        </w:rPr>
        <w:t xml:space="preserve">The first change </w:t>
      </w:r>
      <w:r w:rsidR="00002239">
        <w:rPr>
          <w:rFonts w:ascii="Times New Roman" w:hAnsi="Times New Roman" w:cs="Times New Roman"/>
        </w:rPr>
        <w:t xml:space="preserve">to the </w:t>
      </w:r>
      <w:r w:rsidR="00DA5E11">
        <w:rPr>
          <w:rFonts w:ascii="Times New Roman" w:hAnsi="Times New Roman" w:cs="Times New Roman"/>
        </w:rPr>
        <w:t>original</w:t>
      </w:r>
      <w:r w:rsidR="00335C81">
        <w:rPr>
          <w:rFonts w:ascii="Times New Roman" w:hAnsi="Times New Roman" w:cs="Times New Roman"/>
        </w:rPr>
        <w:t xml:space="preserve"> </w:t>
      </w:r>
      <w:bookmarkStart w:id="3" w:name="_GoBack"/>
      <w:bookmarkEnd w:id="3"/>
      <w:r w:rsidR="00002239">
        <w:rPr>
          <w:rFonts w:ascii="Times New Roman" w:hAnsi="Times New Roman" w:cs="Times New Roman"/>
        </w:rPr>
        <w:t xml:space="preserve">report </w:t>
      </w:r>
      <w:r w:rsidR="00747403" w:rsidRPr="00886A0E">
        <w:rPr>
          <w:rFonts w:ascii="Times New Roman" w:hAnsi="Times New Roman" w:cs="Times New Roman"/>
        </w:rPr>
        <w:t>was the addition of 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 xml:space="preserve">on each </w:t>
      </w:r>
      <w:proofErr w:type="spellStart"/>
      <w:r w:rsidR="00747403" w:rsidRPr="00886A0E">
        <w:rPr>
          <w:rFonts w:ascii="Times New Roman" w:hAnsi="Times New Roman" w:cs="Times New Roman"/>
        </w:rPr>
        <w:t>subscale</w:t>
      </w:r>
      <w:proofErr w:type="spellEnd"/>
      <w:r w:rsidR="00C14822" w:rsidRPr="00886A0E">
        <w:rPr>
          <w:rFonts w:ascii="Times New Roman" w:hAnsi="Times New Roman" w:cs="Times New Roman"/>
        </w:rPr>
        <w:t xml:space="preserve">, </w:t>
      </w:r>
      <w:proofErr w:type="spellStart"/>
      <w:r w:rsidR="007B3D02" w:rsidRPr="00886A0E">
        <w:rPr>
          <w:rFonts w:ascii="Times New Roman" w:hAnsi="Times New Roman" w:cs="Times New Roman"/>
        </w:rPr>
        <w:t>overlayed</w:t>
      </w:r>
      <w:proofErr w:type="spellEnd"/>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 xml:space="preserve">low, moderate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601A59" w:rsidRPr="00886A0E">
        <w:rPr>
          <w:rFonts w:ascii="Times New Roman" w:hAnsi="Times New Roman" w:cs="Times New Roman"/>
        </w:rPr>
        <w:t xml:space="preserve">derived from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administrations</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on that </w:t>
      </w:r>
      <w:proofErr w:type="spellStart"/>
      <w:r w:rsidR="00C14822" w:rsidRPr="00886A0E">
        <w:rPr>
          <w:rFonts w:ascii="Times New Roman" w:hAnsi="Times New Roman" w:cs="Times New Roman"/>
        </w:rPr>
        <w:t>subscale</w:t>
      </w:r>
      <w:proofErr w:type="spellEnd"/>
      <w:r w:rsidR="00747403" w:rsidRPr="00886A0E">
        <w:rPr>
          <w:rFonts w:ascii="Times New Roman" w:hAnsi="Times New Roman" w:cs="Times New Roman"/>
        </w:rPr>
        <w:t xml:space="preserve"> were added alongside clients’ actual scores</w:t>
      </w:r>
      <w:r w:rsidR="0077720D" w:rsidRPr="00886A0E">
        <w:rPr>
          <w:rFonts w:ascii="Times New Roman" w:hAnsi="Times New Roman" w:cs="Times New Roman"/>
        </w:rPr>
        <w:t xml:space="preserve"> allowing for a comparison between the two</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as added to indicate </w:t>
      </w:r>
      <w:r w:rsidR="00243DEF" w:rsidRPr="00886A0E">
        <w:rPr>
          <w:rFonts w:ascii="Times New Roman" w:hAnsi="Times New Roman" w:cs="Times New Roman"/>
        </w:rPr>
        <w:t xml:space="preserve">if a client was </w:t>
      </w:r>
      <w:r w:rsidR="0077720D" w:rsidRPr="00886A0E">
        <w:rPr>
          <w:rFonts w:ascii="Times New Roman" w:hAnsi="Times New Roman" w:cs="Times New Roman"/>
        </w:rPr>
        <w:t xml:space="preserve">meaningfully </w:t>
      </w:r>
      <w:r w:rsidR="00243DEF" w:rsidRPr="00886A0E">
        <w:rPr>
          <w:rFonts w:ascii="Times New Roman" w:hAnsi="Times New Roman" w:cs="Times New Roman"/>
        </w:rPr>
        <w:t>off track</w:t>
      </w:r>
      <w:r w:rsidR="00747403" w:rsidRPr="00886A0E">
        <w:rPr>
          <w:rFonts w:ascii="Times New Roman" w:hAnsi="Times New Roman" w:cs="Times New Roman"/>
        </w:rPr>
        <w:t xml:space="preserve"> from their expected recovery trajectory. This off</w:t>
      </w:r>
      <w:r w:rsidR="008F2763">
        <w:rPr>
          <w:rFonts w:ascii="Times New Roman" w:hAnsi="Times New Roman" w:cs="Times New Roman"/>
        </w:rPr>
        <w:t xml:space="preserve"> </w:t>
      </w:r>
      <w:r w:rsidR="00747403" w:rsidRPr="00886A0E">
        <w:rPr>
          <w:rFonts w:ascii="Times New Roman" w:hAnsi="Times New Roman" w:cs="Times New Roman"/>
        </w:rPr>
        <w:t>track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8F2763">
        <w:rPr>
          <w:rFonts w:ascii="Times New Roman" w:hAnsi="Times New Roman" w:cs="Times New Roman"/>
        </w:rPr>
        <w:t xml:space="preserve">See Appendix B for an example report with off track alerts. </w:t>
      </w:r>
    </w:p>
    <w:p w14:paraId="1045A771" w14:textId="06225887" w:rsidR="00334C2A" w:rsidRPr="00E27003" w:rsidRDefault="00BC2458" w:rsidP="00A3112E">
      <w:pPr>
        <w:ind w:firstLine="720"/>
        <w:rPr>
          <w:rFonts w:ascii="Times New Roman" w:hAnsi="Times New Roman" w:cs="Times New Roman"/>
        </w:rPr>
      </w:pPr>
      <w:r w:rsidRPr="00C76301">
        <w:rPr>
          <w:rFonts w:ascii="Times New Roman" w:hAnsi="Times New Roman" w:cs="Times New Roman"/>
        </w:rPr>
        <w:lastRenderedPageBreak/>
        <w:t>Ret</w:t>
      </w:r>
      <w:r w:rsidR="00D65B32" w:rsidRPr="00C76301">
        <w:rPr>
          <w:rFonts w:ascii="Times New Roman" w:hAnsi="Times New Roman" w:cs="Times New Roman"/>
        </w:rPr>
        <w:t>urning back to theories underlying feedback</w:t>
      </w:r>
      <w:r w:rsidR="00B1157C">
        <w:rPr>
          <w:rFonts w:ascii="Times New Roman" w:hAnsi="Times New Roman" w:cs="Times New Roman"/>
        </w:rPr>
        <w:t xml:space="preserve"> (</w:t>
      </w:r>
      <w:r w:rsidR="00C840F2">
        <w:rPr>
          <w:rFonts w:ascii="Times New Roman" w:hAnsi="Times New Roman" w:cs="Times New Roman"/>
        </w:rPr>
        <w:t>cite contextual feedback theory)</w:t>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 xml:space="preserve">a client’s current scores and the </w:t>
      </w:r>
      <w:r w:rsidR="0059787F">
        <w:rPr>
          <w:rFonts w:ascii="Times New Roman" w:hAnsi="Times New Roman" w:cs="Times New Roman"/>
        </w:rPr>
        <w:t xml:space="preserve">boundary of th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be considered “recovered.”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A37CDB" w:rsidRPr="00C76301">
        <w:rPr>
          <w:rFonts w:ascii="Times New Roman" w:hAnsi="Times New Roman" w:cs="Times New Roman"/>
        </w:rPr>
        <w:t xml:space="preserve">prompts </w:t>
      </w:r>
      <w:r w:rsidR="005249A9" w:rsidRPr="00C76301">
        <w:rPr>
          <w:rFonts w:ascii="Times New Roman" w:hAnsi="Times New Roman" w:cs="Times New Roman"/>
        </w:rPr>
        <w:t>a therapist when a client is not changing as rapidly as would be expected</w:t>
      </w:r>
      <w:r w:rsidR="00127A98">
        <w:rPr>
          <w:rFonts w:ascii="Times New Roman" w:hAnsi="Times New Roman" w:cs="Times New Roman"/>
        </w:rPr>
        <w:t>. This is reinforced by the off track alert generated when a client deviates significantly,</w:t>
      </w:r>
      <w:r w:rsidR="005249A9" w:rsidRPr="00C76301">
        <w:rPr>
          <w:rFonts w:ascii="Times New Roman" w:hAnsi="Times New Roman" w:cs="Times New Roman"/>
        </w:rPr>
        <w:t xml:space="preserve"> indicating a change to treatment may need to be made</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C76301" w:rsidRPr="00C76301">
        <w:rPr>
          <w:rFonts w:ascii="Times New Roman" w:hAnsi="Times New Roman" w:cs="Times New Roman"/>
        </w:rPr>
        <w:t xml:space="preserve">There are many </w:t>
      </w:r>
      <w:r w:rsidR="000436C4">
        <w:rPr>
          <w:rFonts w:ascii="Times New Roman" w:hAnsi="Times New Roman" w:cs="Times New Roman"/>
        </w:rPr>
        <w:t xml:space="preserve">clinical </w:t>
      </w:r>
      <w:r w:rsidR="00C76301" w:rsidRPr="00C76301">
        <w:rPr>
          <w:rFonts w:ascii="Times New Roman" w:hAnsi="Times New Roman" w:cs="Times New Roman"/>
        </w:rPr>
        <w:t>situations that could result in an alert. For example, a client</w:t>
      </w:r>
      <w:r w:rsidR="000436C4">
        <w:rPr>
          <w:rFonts w:ascii="Times New Roman" w:hAnsi="Times New Roman" w:cs="Times New Roman"/>
        </w:rPr>
        <w:t>’s progress</w:t>
      </w:r>
      <w:r w:rsidR="00C76301" w:rsidRPr="00C76301">
        <w:rPr>
          <w:rFonts w:ascii="Times New Roman" w:hAnsi="Times New Roman" w:cs="Times New Roman"/>
        </w:rPr>
        <w:t xml:space="preserve"> may be </w:t>
      </w:r>
      <w:r w:rsidR="000436C4">
        <w:rPr>
          <w:rFonts w:ascii="Times New Roman" w:hAnsi="Times New Roman" w:cs="Times New Roman"/>
        </w:rPr>
        <w:t>relatively</w:t>
      </w:r>
      <w:r w:rsidR="00C76301" w:rsidRPr="00C76301">
        <w:rPr>
          <w:rFonts w:ascii="Times New Roman" w:hAnsi="Times New Roman" w:cs="Times New Roman"/>
        </w:rPr>
        <w:t xml:space="preserve"> flat or steadily getting worse and reach a point where the lack of change or worsening triggers an alert</w:t>
      </w:r>
      <w:r w:rsidR="00212310">
        <w:rPr>
          <w:rFonts w:ascii="Times New Roman" w:hAnsi="Times New Roman" w:cs="Times New Roman"/>
        </w:rPr>
        <w:t xml:space="preserve">. Alternatively, a </w:t>
      </w:r>
      <w:r w:rsidR="00C76301" w:rsidRPr="00C76301">
        <w:rPr>
          <w:rFonts w:ascii="Times New Roman" w:hAnsi="Times New Roman" w:cs="Times New Roman"/>
        </w:rPr>
        <w:t xml:space="preserve">client may experience </w:t>
      </w:r>
      <w:r w:rsidR="00212310">
        <w:rPr>
          <w:rFonts w:ascii="Times New Roman" w:hAnsi="Times New Roman" w:cs="Times New Roman"/>
        </w:rPr>
        <w:t xml:space="preserve">positive </w:t>
      </w:r>
      <w:r w:rsidR="00C76301" w:rsidRPr="00C76301">
        <w:rPr>
          <w:rFonts w:ascii="Times New Roman" w:hAnsi="Times New Roman" w:cs="Times New Roman"/>
        </w:rPr>
        <w:t>change initially, but then ha</w:t>
      </w:r>
      <w:r w:rsidR="00374770">
        <w:rPr>
          <w:rFonts w:ascii="Times New Roman" w:hAnsi="Times New Roman" w:cs="Times New Roman"/>
        </w:rPr>
        <w:t xml:space="preserve">ve </w:t>
      </w:r>
      <w:r w:rsidR="00C76301" w:rsidRPr="00C76301">
        <w:rPr>
          <w:rFonts w:ascii="Times New Roman" w:hAnsi="Times New Roman" w:cs="Times New Roman"/>
        </w:rPr>
        <w:t>a sudden increase in distress due to a</w:t>
      </w:r>
      <w:r w:rsidR="00374770">
        <w:rPr>
          <w:rFonts w:ascii="Times New Roman" w:hAnsi="Times New Roman" w:cs="Times New Roman"/>
        </w:rPr>
        <w:t xml:space="preserve"> stressful</w:t>
      </w:r>
      <w:r w:rsidR="00C76301" w:rsidRPr="00C76301">
        <w:rPr>
          <w:rFonts w:ascii="Times New Roman" w:hAnsi="Times New Roman" w:cs="Times New Roman"/>
        </w:rPr>
        <w:t xml:space="preserve"> life event, resulting in an alert in the midst</w:t>
      </w:r>
      <w:r w:rsidR="00374770">
        <w:rPr>
          <w:rFonts w:ascii="Times New Roman" w:hAnsi="Times New Roman" w:cs="Times New Roman"/>
        </w:rPr>
        <w:t xml:space="preserve"> </w:t>
      </w:r>
      <w:r w:rsidR="00C76301" w:rsidRPr="00C76301">
        <w:rPr>
          <w:rFonts w:ascii="Times New Roman" w:hAnsi="Times New Roman" w:cs="Times New Roman"/>
        </w:rPr>
        <w:t xml:space="preserve">of </w:t>
      </w:r>
      <w:r w:rsidR="00374770">
        <w:rPr>
          <w:rFonts w:ascii="Times New Roman" w:hAnsi="Times New Roman" w:cs="Times New Roman"/>
        </w:rPr>
        <w:t>treatment otherwise progressing as expected</w:t>
      </w:r>
      <w:r w:rsidR="00C76301" w:rsidRPr="00C76301">
        <w:rPr>
          <w:rFonts w:ascii="Times New Roman" w:hAnsi="Times New Roman" w:cs="Times New Roman"/>
        </w:rPr>
        <w:t xml:space="preserve">. These two alerts may result in entirely different conversations </w:t>
      </w:r>
      <w:r w:rsidR="00426DFE">
        <w:rPr>
          <w:rFonts w:ascii="Times New Roman" w:hAnsi="Times New Roman" w:cs="Times New Roman"/>
        </w:rPr>
        <w:t>with the client</w:t>
      </w:r>
      <w:r w:rsidR="002B3B38">
        <w:rPr>
          <w:rFonts w:ascii="Times New Roman" w:hAnsi="Times New Roman" w:cs="Times New Roman"/>
        </w:rPr>
        <w:t xml:space="preserve">. These conversations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 xml:space="preserve">mentioned above by </w:t>
      </w:r>
      <w:r w:rsidR="00857A50">
        <w:rPr>
          <w:rFonts w:ascii="Times New Roman" w:hAnsi="Times New Roman" w:cs="Times New Roman"/>
        </w:rPr>
        <w:t>provid</w:t>
      </w:r>
      <w:r w:rsidR="002B3B38">
        <w:rPr>
          <w:rFonts w:ascii="Times New Roman" w:hAnsi="Times New Roman" w:cs="Times New Roman"/>
        </w:rPr>
        <w:t>ing</w:t>
      </w:r>
      <w:r w:rsidR="00857A50">
        <w:rPr>
          <w:rFonts w:ascii="Times New Roman" w:hAnsi="Times New Roman" w:cs="Times New Roman"/>
        </w:rPr>
        <w:t xml:space="preserve"> </w:t>
      </w:r>
      <w:r w:rsidR="002B3B38">
        <w:rPr>
          <w:rFonts w:ascii="Times New Roman" w:hAnsi="Times New Roman" w:cs="Times New Roman"/>
        </w:rPr>
        <w:t xml:space="preserve">an individualized and temporal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772CEF16" w14:textId="1F5BD253" w:rsidR="00334C2A" w:rsidRPr="001B20C2" w:rsidRDefault="00A842CA" w:rsidP="001B20C2">
      <w:pPr>
        <w:ind w:firstLine="720"/>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Castonguay, </w:t>
      </w:r>
      <w:proofErr w:type="spellStart"/>
      <w:r>
        <w:rPr>
          <w:rFonts w:ascii="Times New Roman" w:hAnsi="Times New Roman" w:cs="Times New Roman"/>
        </w:rPr>
        <w:t>Pincus</w:t>
      </w:r>
      <w:proofErr w:type="spellEnd"/>
      <w:r>
        <w:rPr>
          <w:rFonts w:ascii="Times New Roman" w:hAnsi="Times New Roman" w:cs="Times New Roman"/>
        </w:rPr>
        <w:t xml:space="preserve">, &amp; </w:t>
      </w:r>
      <w:proofErr w:type="spellStart"/>
      <w:r>
        <w:rPr>
          <w:rFonts w:ascii="Times New Roman" w:hAnsi="Times New Roman" w:cs="Times New Roman"/>
        </w:rPr>
        <w:t>McAleavey</w:t>
      </w:r>
      <w:proofErr w:type="spellEnd"/>
      <w:r>
        <w:rPr>
          <w:rFonts w:ascii="Times New Roman" w:hAnsi="Times New Roman" w:cs="Times New Roman"/>
        </w:rPr>
        <w:t xml:space="preserve">, 2014). </w:t>
      </w:r>
      <w:r w:rsidR="00334C2A" w:rsidRPr="001B20C2">
        <w:rPr>
          <w:rFonts w:ascii="Times New Roman" w:hAnsi="Times New Roman" w:cs="Times New Roman"/>
        </w:rPr>
        <w:t xml:space="preserve">CCAPS data collected as part of routine clinical practice </w:t>
      </w:r>
      <w:r w:rsidRPr="001B20C2">
        <w:rPr>
          <w:rFonts w:ascii="Times New Roman" w:hAnsi="Times New Roman" w:cs="Times New Roman"/>
        </w:rPr>
        <w:t xml:space="preserv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UCCs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5BBADABE" w:rsidR="006A0D83" w:rsidRPr="00BE1A15" w:rsidRDefault="00DE0FD3" w:rsidP="00BE1A15">
      <w:pPr>
        <w:rPr>
          <w:rFonts w:ascii="Times New Roman" w:hAnsi="Times New Roman" w:cs="Times New Roman"/>
          <w:b/>
        </w:rPr>
      </w:pPr>
      <w:r w:rsidRPr="00BE1A15">
        <w:rPr>
          <w:rFonts w:ascii="Times New Roman" w:hAnsi="Times New Roman" w:cs="Times New Roman"/>
          <w:b/>
        </w:rPr>
        <w:t>Research questions</w:t>
      </w:r>
    </w:p>
    <w:p w14:paraId="27418A1A" w14:textId="6572FDF9" w:rsidR="00523BFF" w:rsidRDefault="00BE1A15" w:rsidP="00D51E88">
      <w:pPr>
        <w:ind w:firstLine="720"/>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counseling center outcomes improve after the implementation of the new feedback system? </w:t>
      </w:r>
      <w:r w:rsidRPr="00516C47">
        <w:rPr>
          <w:rFonts w:ascii="Times New Roman" w:hAnsi="Times New Roman" w:cs="Times New Roman"/>
        </w:rPr>
        <w:t>Because the CCAPS as a ROM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Pr="00516C47">
        <w:rPr>
          <w:rFonts w:ascii="Times New Roman" w:hAnsi="Times New Roman" w:cs="Times New Roman"/>
        </w:rPr>
        <w:t>ROM</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report (e.g. the effect off track alerts independent of the graphical depiction) or to isolate the effects of the new report from any impacts it may have had on how therapists actually conducted treatment. Instead, this constellation of report changes and any behavioral changes are evaluated together as pathways by which feedback can have effects on therapy. </w:t>
      </w:r>
      <w:r w:rsidRPr="00516C47">
        <w:rPr>
          <w:rFonts w:ascii="Times New Roman" w:hAnsi="Times New Roman" w:cs="Times New Roman"/>
        </w:rPr>
        <w:t xml:space="preserve">The second research question builds on prior research, which has largely been done in unidimensional measures of distress, to assess whether </w:t>
      </w:r>
      <w:r w:rsidR="00DE0FD3" w:rsidRPr="00516C47">
        <w:rPr>
          <w:rFonts w:ascii="Times New Roman" w:hAnsi="Times New Roman" w:cs="Times New Roman"/>
        </w:rPr>
        <w:t>the effect of the new feedback system differ</w:t>
      </w:r>
      <w:r w:rsidRPr="00516C47">
        <w:rPr>
          <w:rFonts w:ascii="Times New Roman" w:hAnsi="Times New Roman" w:cs="Times New Roman"/>
        </w:rPr>
        <w:t>ed</w:t>
      </w:r>
      <w:r w:rsidR="00DE0FD3" w:rsidRPr="00516C47">
        <w:rPr>
          <w:rFonts w:ascii="Times New Roman" w:hAnsi="Times New Roman" w:cs="Times New Roman"/>
        </w:rPr>
        <w:t xml:space="preserve"> by </w:t>
      </w:r>
      <w:proofErr w:type="spellStart"/>
      <w:r w:rsidR="00DE0FD3" w:rsidRPr="00516C47">
        <w:rPr>
          <w:rFonts w:ascii="Times New Roman" w:hAnsi="Times New Roman" w:cs="Times New Roman"/>
        </w:rPr>
        <w:t>subscale</w:t>
      </w:r>
      <w:proofErr w:type="spellEnd"/>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Lambert et al. (2019),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specific domains.</w:t>
      </w:r>
    </w:p>
    <w:p w14:paraId="6C453AE2" w14:textId="1EE139AA" w:rsidR="0043548C" w:rsidRDefault="00D51E88" w:rsidP="0043548C">
      <w:pPr>
        <w:ind w:firstLine="720"/>
        <w:rPr>
          <w:rFonts w:ascii="Times New Roman" w:hAnsi="Times New Roman" w:cs="Times New Roman"/>
        </w:rPr>
      </w:pPr>
      <w:r>
        <w:rPr>
          <w:rFonts w:ascii="Times New Roman" w:hAnsi="Times New Roman" w:cs="Times New Roman"/>
        </w:rPr>
        <w:t>Third</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not </w:t>
      </w:r>
      <w:r w:rsidR="00971D82" w:rsidRPr="00523BFF">
        <w:rPr>
          <w:rFonts w:ascii="Times New Roman" w:hAnsi="Times New Roman" w:cs="Times New Roman"/>
        </w:rPr>
        <w:lastRenderedPageBreak/>
        <w:t xml:space="preserve">on track clients to determine whether the effect of feedback extends only to not on track clients.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w:t>
      </w:r>
      <w:proofErr w:type="spellStart"/>
      <w:r w:rsidR="00B53C48">
        <w:rPr>
          <w:rFonts w:ascii="Times New Roman" w:hAnsi="Times New Roman" w:cs="Times New Roman"/>
        </w:rPr>
        <w:t>subscale</w:t>
      </w:r>
      <w:proofErr w:type="spellEnd"/>
      <w:r w:rsidR="00B53C48">
        <w:rPr>
          <w:rFonts w:ascii="Times New Roman" w:hAnsi="Times New Roman" w:cs="Times New Roman"/>
        </w:rPr>
        <w:t xml:space="preserve"> will be tested to determine whether clients who present with more distress benefit more from treatment.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proofErr w:type="spellStart"/>
      <w:r w:rsidR="00141049" w:rsidRPr="00141049">
        <w:rPr>
          <w:rFonts w:ascii="Times New Roman" w:hAnsi="Times New Roman" w:cs="Times New Roman"/>
        </w:rPr>
        <w:t>Errázuriz</w:t>
      </w:r>
      <w:proofErr w:type="spellEnd"/>
      <w:r w:rsidR="00141049">
        <w:rPr>
          <w:rFonts w:ascii="Times New Roman" w:hAnsi="Times New Roman" w:cs="Times New Roman"/>
        </w:rPr>
        <w:t xml:space="preserve"> and </w:t>
      </w:r>
      <w:proofErr w:type="spellStart"/>
      <w:r w:rsidR="00141049">
        <w:rPr>
          <w:rFonts w:ascii="Times New Roman" w:hAnsi="Times New Roman" w:cs="Times New Roman"/>
        </w:rPr>
        <w:t>Zilcha-Mano</w:t>
      </w:r>
      <w:proofErr w:type="spellEnd"/>
      <w:r w:rsidR="00141049">
        <w:rPr>
          <w:rFonts w:ascii="Times New Roman" w:hAnsi="Times New Roman" w:cs="Times New Roman"/>
        </w:rPr>
        <w:t xml:space="preserve"> (2018).</w:t>
      </w:r>
    </w:p>
    <w:p w14:paraId="513731D6" w14:textId="2B42CD21" w:rsidR="00EF1F3A" w:rsidRDefault="00523BFF" w:rsidP="007F21C3">
      <w:pPr>
        <w:ind w:firstLine="720"/>
        <w:rPr>
          <w:rFonts w:ascii="Times New Roman" w:hAnsi="Times New Roman" w:cs="Times New Roman"/>
        </w:rPr>
      </w:pPr>
      <w:r w:rsidRPr="0043548C">
        <w:rPr>
          <w:rFonts w:ascii="Times New Roman" w:hAnsi="Times New Roman" w:cs="Times New Roman"/>
        </w:rPr>
        <w:t>Several previously untested moderators will also be examined</w:t>
      </w:r>
      <w:r w:rsidR="00B23D76">
        <w:rPr>
          <w:rFonts w:ascii="Times New Roman" w:hAnsi="Times New Roman" w:cs="Times New Roman"/>
        </w:rPr>
        <w:t>.</w:t>
      </w:r>
      <w:r w:rsidRPr="0043548C">
        <w:rPr>
          <w:rFonts w:ascii="Times New Roman" w:hAnsi="Times New Roman" w:cs="Times New Roman"/>
        </w:rPr>
        <w:t xml:space="preserve"> </w:t>
      </w:r>
      <w:r w:rsidR="00B23D76">
        <w:rPr>
          <w:rFonts w:ascii="Times New Roman" w:hAnsi="Times New Roman" w:cs="Times New Roman"/>
        </w:rPr>
        <w:t>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 xml:space="preserve">administered throughout treatment the </w:t>
      </w:r>
      <w:r w:rsidR="00F10F2B">
        <w:rPr>
          <w:rFonts w:ascii="Times New Roman" w:hAnsi="Times New Roman" w:cs="Times New Roman"/>
        </w:rPr>
        <w:t xml:space="preserve">will be tested. </w:t>
      </w:r>
      <w:r w:rsidR="00EF1F3A" w:rsidRPr="00D70C2E">
        <w:rPr>
          <w:rFonts w:ascii="Times New Roman" w:hAnsi="Times New Roman" w:cs="Times New Roman"/>
        </w:rPr>
        <w:t xml:space="preserve">Centers have latitude to administer the CCAPS during treatment as frequently or infrequently as they chose. CCMH recommends that it is most effective when administered at every session, which many centers follow, while other centers administer at </w:t>
      </w:r>
      <w:proofErr w:type="spellStart"/>
      <w:r w:rsidR="00EF1F3A" w:rsidRPr="00D70C2E">
        <w:rPr>
          <w:rFonts w:ascii="Times New Roman" w:hAnsi="Times New Roman" w:cs="Times New Roman"/>
        </w:rPr>
        <w:t>prespecified</w:t>
      </w:r>
      <w:proofErr w:type="spellEnd"/>
      <w:r w:rsidR="00EF1F3A" w:rsidRPr="00D70C2E">
        <w:rPr>
          <w:rFonts w:ascii="Times New Roman" w:hAnsi="Times New Roman" w:cs="Times New Roman"/>
        </w:rPr>
        <w:t xml:space="preserve">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3B2534" w:rsidRPr="00D70C2E">
        <w:rPr>
          <w:rFonts w:ascii="Times New Roman" w:hAnsi="Times New Roman" w:cs="Times New Roman"/>
        </w:rPr>
        <w:t xml:space="preserve">It is possible that feedback will be more effective when the CCAPS is administered more frequently, as it provides more opportunities for the therapist to receive feedback and allows deterioration to be identified more immediately. </w:t>
      </w:r>
      <w:r w:rsidR="00594978">
        <w:rPr>
          <w:rFonts w:ascii="Times New Roman" w:hAnsi="Times New Roman" w:cs="Times New Roman"/>
        </w:rPr>
        <w:t>Addition</w:t>
      </w:r>
      <w:r w:rsidR="00916BE5">
        <w:rPr>
          <w:rFonts w:ascii="Times New Roman" w:hAnsi="Times New Roman" w:cs="Times New Roman"/>
        </w:rPr>
        <w:t xml:space="preserve">ally, a client’s total number of sessions, the variability in </w:t>
      </w:r>
      <w:r w:rsidR="00EF6698">
        <w:rPr>
          <w:rFonts w:ascii="Times New Roman" w:hAnsi="Times New Roman" w:cs="Times New Roman"/>
        </w:rPr>
        <w:t xml:space="preserve">a </w:t>
      </w:r>
      <w:r w:rsidR="00070A1D">
        <w:rPr>
          <w:rFonts w:ascii="Times New Roman" w:hAnsi="Times New Roman" w:cs="Times New Roman"/>
        </w:rPr>
        <w:t xml:space="preserve">their CCAPS </w:t>
      </w:r>
      <w:r w:rsidR="00EF6698">
        <w:rPr>
          <w:rFonts w:ascii="Times New Roman" w:hAnsi="Times New Roman" w:cs="Times New Roman"/>
        </w:rPr>
        <w:t xml:space="preserve">scores, and whether they were receiving other treatment modalities besides individual (e.g group or psychiatric) will be </w:t>
      </w:r>
      <w:r w:rsidR="007F21C3">
        <w:rPr>
          <w:rFonts w:ascii="Times New Roman" w:hAnsi="Times New Roman" w:cs="Times New Roman"/>
        </w:rPr>
        <w:t>included.</w:t>
      </w:r>
    </w:p>
    <w:p w14:paraId="4FB07CCD" w14:textId="3596A018" w:rsidR="00D51E88" w:rsidRPr="007F21C3" w:rsidRDefault="00D51E88" w:rsidP="007F21C3">
      <w:pPr>
        <w:ind w:firstLine="720"/>
        <w:rPr>
          <w:rFonts w:ascii="Times New Roman" w:hAnsi="Times New Roman" w:cs="Times New Roman"/>
        </w:rPr>
      </w:pPr>
      <w:r>
        <w:rPr>
          <w:rFonts w:ascii="Times New Roman" w:hAnsi="Times New Roman" w:cs="Times New Roman"/>
        </w:rPr>
        <w:t>Finall</w:t>
      </w:r>
      <w:r w:rsidR="0056072B">
        <w:rPr>
          <w:rFonts w:ascii="Times New Roman" w:hAnsi="Times New Roman" w:cs="Times New Roman"/>
        </w:rPr>
        <w:t>y</w:t>
      </w:r>
      <w:r w:rsidRPr="00270AE1">
        <w:rPr>
          <w:rFonts w:ascii="Times New Roman" w:hAnsi="Times New Roman" w:cs="Times New Roman"/>
        </w:rPr>
        <w:t>, this study will assess whether there a center effect for feedback</w:t>
      </w:r>
      <w:r w:rsidR="00F33A9C">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sidR="0056072B">
        <w:rPr>
          <w:rFonts w:ascii="Times New Roman" w:hAnsi="Times New Roman" w:cs="Times New Roman"/>
        </w:rPr>
        <w:t xml:space="preserve">is question makes a valuable contribution to the literature, which to our knowledge has not previously assessed for differential effects by </w:t>
      </w:r>
      <w:r w:rsidR="00127134">
        <w:rPr>
          <w:rFonts w:ascii="Times New Roman" w:hAnsi="Times New Roman" w:cs="Times New Roman"/>
        </w:rPr>
        <w:t>center, and th</w:t>
      </w:r>
      <w:r w:rsidR="00E901C6">
        <w:rPr>
          <w:rFonts w:ascii="Times New Roman" w:hAnsi="Times New Roman" w:cs="Times New Roman"/>
        </w:rPr>
        <w:t xml:space="preserve">e </w:t>
      </w:r>
      <w:r w:rsidRPr="00270AE1">
        <w:rPr>
          <w:rFonts w:ascii="Times New Roman" w:hAnsi="Times New Roman" w:cs="Times New Roman"/>
        </w:rPr>
        <w:t>presence of a center effect would indicate the presence of center characteristics that moderate feedback’s effectiveness. Although such center characteristics are not measured in the present study, testing for a center effect will inform future research directions on identifying characteristics of centers for which feedback was especially helpful. Such characteristics may be able to be implemented elsewhere to improve positive effects of feedback.</w:t>
      </w:r>
    </w:p>
    <w:p w14:paraId="3D0CA554" w14:textId="77777777" w:rsidR="00776C41" w:rsidRDefault="00776C41" w:rsidP="003A2531">
      <w:pPr>
        <w:jc w:val="center"/>
        <w:rPr>
          <w:rFonts w:ascii="Times New Roman" w:hAnsi="Times New Roman" w:cs="Times New Roman"/>
          <w:b/>
        </w:rPr>
      </w:pPr>
    </w:p>
    <w:p w14:paraId="5A5E1258" w14:textId="71F712CF" w:rsidR="003A2531" w:rsidRPr="003A2531" w:rsidRDefault="003A2531" w:rsidP="004A2C20">
      <w:pPr>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275AE6">
      <w:pPr>
        <w:rPr>
          <w:rFonts w:ascii="Times New Roman" w:hAnsi="Times New Roman" w:cs="Times New Roman"/>
          <w:b/>
        </w:rPr>
      </w:pPr>
      <w:r w:rsidRPr="00275AE6">
        <w:rPr>
          <w:rFonts w:ascii="Times New Roman" w:hAnsi="Times New Roman" w:cs="Times New Roman"/>
          <w:b/>
        </w:rPr>
        <w:t>Procedure</w:t>
      </w:r>
    </w:p>
    <w:p w14:paraId="44F0942E" w14:textId="475F8375" w:rsidR="009148A8" w:rsidRPr="00275AE6" w:rsidRDefault="00EF1F3A" w:rsidP="005D53AB">
      <w:pPr>
        <w:ind w:firstLine="720"/>
        <w:rPr>
          <w:rFonts w:ascii="Times New Roman" w:hAnsi="Times New Roman" w:cs="Times New Roman"/>
        </w:rPr>
      </w:pPr>
      <w:r w:rsidRPr="00275AE6">
        <w:rPr>
          <w:rFonts w:ascii="Times New Roman" w:hAnsi="Times New Roman" w:cs="Times New Roman"/>
        </w:rPr>
        <w:t>Data for the present study were collected 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counseling centers </w:t>
      </w:r>
      <w:r w:rsidR="00837F1D" w:rsidRPr="00275AE6">
        <w:rPr>
          <w:rFonts w:ascii="Times New Roman" w:hAnsi="Times New Roman" w:cs="Times New Roman"/>
        </w:rPr>
        <w:t xml:space="preserve">collect data locally as part of clinical routine using standardized measures and can elect to contribute their center’s </w:t>
      </w:r>
      <w:proofErr w:type="spellStart"/>
      <w:r w:rsidR="00837F1D" w:rsidRPr="00275AE6">
        <w:rPr>
          <w:rFonts w:ascii="Times New Roman" w:hAnsi="Times New Roman" w:cs="Times New Roman"/>
        </w:rPr>
        <w:t>deidentified</w:t>
      </w:r>
      <w:proofErr w:type="spellEnd"/>
      <w:r w:rsidR="00837F1D" w:rsidRPr="00275AE6">
        <w:rPr>
          <w:rFonts w:ascii="Times New Roman" w:hAnsi="Times New Roman" w:cs="Times New Roman"/>
        </w:rPr>
        <w:t xml:space="preserve"> data to the centralized CCMH repository.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from two discrete time periods are includ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updated CCAPS report was released, and the second time period (2016-2018) begins one year after the report was 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 xml:space="preserve">This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accounts for the gradual adoption of the new report over the year following its release. While many centers began using the new CCAPS report as soon as it was made available, others began using it at a later date after having a chance to train staff in the new report. Dates on which centers upgraded to the new report within their electronic medical record system were consulted and any centers who had not updated by July 1, 2016 were excluded. This one</w:t>
      </w:r>
      <w:r w:rsidR="009148A8">
        <w:rPr>
          <w:rFonts w:ascii="Times New Roman" w:hAnsi="Times New Roman" w:cs="Times New Roman"/>
        </w:rPr>
        <w:t>-</w:t>
      </w:r>
      <w:r w:rsidR="00AE43ED" w:rsidRPr="00275AE6">
        <w:rPr>
          <w:rFonts w:ascii="Times New Roman" w:hAnsi="Times New Roman" w:cs="Times New Roman"/>
        </w:rPr>
        <w:t>year gap also allows for centers to have time to become accustomed to the new report, ensuring that any clinical benefits coinciding with the release of the new report are not simply attributable to the report being something new.</w:t>
      </w:r>
      <w:r w:rsidR="009148A8">
        <w:rPr>
          <w:rFonts w:ascii="Times New Roman" w:hAnsi="Times New Roman" w:cs="Times New Roman"/>
        </w:rPr>
        <w:t xml:space="preserve"> A dichotomous variable will be created indicating whether a client </w:t>
      </w:r>
      <w:r w:rsidR="009629C8">
        <w:rPr>
          <w:rFonts w:ascii="Times New Roman" w:hAnsi="Times New Roman" w:cs="Times New Roman"/>
        </w:rPr>
        <w:t>received treatment</w:t>
      </w:r>
      <w:r w:rsidR="009148A8">
        <w:rPr>
          <w:rFonts w:ascii="Times New Roman" w:hAnsi="Times New Roman" w:cs="Times New Roman"/>
        </w:rPr>
        <w:t xml:space="preserve"> before or after the new </w:t>
      </w:r>
      <w:r w:rsidR="00B40433">
        <w:rPr>
          <w:rFonts w:ascii="Times New Roman" w:hAnsi="Times New Roman" w:cs="Times New Roman"/>
        </w:rPr>
        <w:t xml:space="preserve">CCAPS </w:t>
      </w:r>
      <w:r w:rsidR="009148A8">
        <w:rPr>
          <w:rFonts w:ascii="Times New Roman" w:hAnsi="Times New Roman" w:cs="Times New Roman"/>
        </w:rPr>
        <w:t xml:space="preserve">report </w:t>
      </w:r>
      <w:r w:rsidR="00B40433">
        <w:rPr>
          <w:rFonts w:ascii="Times New Roman" w:hAnsi="Times New Roman" w:cs="Times New Roman"/>
        </w:rPr>
        <w:t xml:space="preserve">and feedback system </w:t>
      </w:r>
      <w:r w:rsidR="009148A8">
        <w:rPr>
          <w:rFonts w:ascii="Times New Roman" w:hAnsi="Times New Roman" w:cs="Times New Roman"/>
        </w:rPr>
        <w:t xml:space="preserve">was implemented. </w:t>
      </w:r>
      <w:r w:rsidR="009629C8">
        <w:rPr>
          <w:rFonts w:ascii="Times New Roman" w:hAnsi="Times New Roman" w:cs="Times New Roman"/>
        </w:rPr>
        <w:t xml:space="preserve">These will be referred to as no feedback and feedback </w:t>
      </w:r>
      <w:r w:rsidR="009629C8">
        <w:rPr>
          <w:rFonts w:ascii="Times New Roman" w:hAnsi="Times New Roman" w:cs="Times New Roman"/>
        </w:rPr>
        <w:lastRenderedPageBreak/>
        <w:t>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 xml:space="preserve">has the drawback of not controlling for any effects of time (e.g. the two conditions happened years apart),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generally seen at the center. </w:t>
      </w:r>
    </w:p>
    <w:p w14:paraId="32CD2909" w14:textId="74708565" w:rsidR="00307E36" w:rsidRPr="00DC1110" w:rsidRDefault="00307E36" w:rsidP="00DC1110">
      <w:pPr>
        <w:rPr>
          <w:rFonts w:ascii="Times New Roman" w:hAnsi="Times New Roman" w:cs="Times New Roman"/>
          <w:b/>
        </w:rPr>
      </w:pPr>
      <w:r w:rsidRPr="00DC1110">
        <w:rPr>
          <w:rFonts w:ascii="Times New Roman" w:hAnsi="Times New Roman" w:cs="Times New Roman"/>
          <w:b/>
        </w:rPr>
        <w:t>Measures</w:t>
      </w:r>
    </w:p>
    <w:p w14:paraId="03AC12F1" w14:textId="3ABADF8C" w:rsidR="00307E36" w:rsidRDefault="00307E36" w:rsidP="00DC1110">
      <w:pPr>
        <w:pStyle w:val="ListParagraph"/>
        <w:numPr>
          <w:ilvl w:val="0"/>
          <w:numId w:val="2"/>
        </w:numPr>
        <w:rPr>
          <w:rFonts w:ascii="Times New Roman" w:hAnsi="Times New Roman" w:cs="Times New Roman"/>
          <w:b/>
        </w:rPr>
      </w:pPr>
      <w:r w:rsidRPr="00275AE6">
        <w:rPr>
          <w:rFonts w:ascii="Times New Roman" w:hAnsi="Times New Roman" w:cs="Times New Roman"/>
          <w:b/>
        </w:rPr>
        <w:t>CCAPS</w:t>
      </w:r>
    </w:p>
    <w:p w14:paraId="2E1ECD23" w14:textId="3272E508" w:rsidR="00FC5A4E" w:rsidRPr="00B41ED4" w:rsidRDefault="00FC5A4E" w:rsidP="00FC5A4E">
      <w:pPr>
        <w:pStyle w:val="ListParagraph"/>
        <w:numPr>
          <w:ilvl w:val="1"/>
          <w:numId w:val="2"/>
        </w:numPr>
        <w:rPr>
          <w:rFonts w:ascii="Times New Roman" w:hAnsi="Times New Roman" w:cs="Times New Roman"/>
          <w:b/>
        </w:rPr>
      </w:pPr>
      <w:r w:rsidRPr="00BE1A15">
        <w:rPr>
          <w:rFonts w:ascii="Times New Roman" w:hAnsi="Times New Roman" w:cs="Times New Roman"/>
        </w:rPr>
        <w:t>Although mean scores are used for research purposes, in clinical practice, CCAPS scores are displayed as percentiles, normed based on the nationally representative CCMH database of treatment seeking college students.</w:t>
      </w:r>
    </w:p>
    <w:p w14:paraId="4FD8440B" w14:textId="77777777" w:rsidR="00B41ED4" w:rsidRPr="00B41ED4" w:rsidRDefault="00B41ED4" w:rsidP="00B41ED4">
      <w:pPr>
        <w:pStyle w:val="ListParagraph"/>
        <w:numPr>
          <w:ilvl w:val="1"/>
          <w:numId w:val="2"/>
        </w:numPr>
        <w:rPr>
          <w:rFonts w:ascii="Times New Roman" w:hAnsi="Times New Roman" w:cs="Times New Roman"/>
        </w:rPr>
      </w:pPr>
      <w:r w:rsidRPr="00B41ED4">
        <w:rPr>
          <w:rFonts w:ascii="Times New Roman" w:hAnsi="Times New Roman" w:cs="Times New Roman"/>
        </w:rPr>
        <w:t>The methods behind the expected treatment trajectories and off-track alerts were based largely on those used in the OQ-45 (</w:t>
      </w:r>
      <w:r w:rsidRPr="00B41ED4">
        <w:rPr>
          <w:rFonts w:ascii="Times New Roman" w:hAnsi="Times New Roman" w:cs="Times New Roman"/>
          <w:highlight w:val="yellow"/>
        </w:rPr>
        <w:t>citation</w:t>
      </w:r>
      <w:r w:rsidRPr="00B41ED4">
        <w:rPr>
          <w:rFonts w:ascii="Times New Roman" w:hAnsi="Times New Roman" w:cs="Times New Roman"/>
        </w:rPr>
        <w:t xml:space="preserve">). Expected treatment response trajectories and off track alerts were based on </w:t>
      </w:r>
      <w:r w:rsidRPr="00B41ED4">
        <w:rPr>
          <w:rFonts w:ascii="Times New Roman" w:hAnsi="Times New Roman" w:cs="Times New Roman"/>
          <w:highlight w:val="yellow"/>
        </w:rPr>
        <w:t>N</w:t>
      </w:r>
      <w:r w:rsidRPr="00B41ED4">
        <w:rPr>
          <w:rFonts w:ascii="Times New Roman" w:hAnsi="Times New Roman" w:cs="Times New Roman"/>
        </w:rPr>
        <w:t xml:space="preserve"> clients seen in counseling center across the United States in </w:t>
      </w:r>
      <w:r w:rsidRPr="00B41ED4">
        <w:rPr>
          <w:rFonts w:ascii="Times New Roman" w:hAnsi="Times New Roman" w:cs="Times New Roman"/>
          <w:highlight w:val="yellow"/>
        </w:rPr>
        <w:t>2012-2014</w:t>
      </w:r>
      <w:r w:rsidRPr="00B41ED4">
        <w:rPr>
          <w:rFonts w:ascii="Times New Roman" w:hAnsi="Times New Roman" w:cs="Times New Roman"/>
        </w:rPr>
        <w:t xml:space="preserve">. Each </w:t>
      </w:r>
      <w:proofErr w:type="spellStart"/>
      <w:r w:rsidRPr="00B41ED4">
        <w:rPr>
          <w:rFonts w:ascii="Times New Roman" w:hAnsi="Times New Roman" w:cs="Times New Roman"/>
        </w:rPr>
        <w:t>subscale</w:t>
      </w:r>
      <w:proofErr w:type="spellEnd"/>
      <w:r w:rsidRPr="00B41ED4">
        <w:rPr>
          <w:rFonts w:ascii="Times New Roman" w:hAnsi="Times New Roman" w:cs="Times New Roman"/>
        </w:rPr>
        <w:t xml:space="preserve"> was modeled independently using liner mixed effects modeling with fixed and random effects for intercept and session number. Session number was log transformed consistent with research showing decelerating recovery trajectories. Initials starting values were binned into </w:t>
      </w:r>
      <w:r w:rsidRPr="00B41ED4">
        <w:rPr>
          <w:rFonts w:ascii="Times New Roman" w:hAnsi="Times New Roman" w:cs="Times New Roman"/>
          <w:highlight w:val="yellow"/>
        </w:rPr>
        <w:t>X</w:t>
      </w:r>
      <w:r w:rsidRPr="00B41ED4">
        <w:rPr>
          <w:rFonts w:ascii="Times New Roman" w:hAnsi="Times New Roman" w:cs="Times New Roman"/>
        </w:rPr>
        <w:t xml:space="preserve"> groups, and a separate model was run for each group. This provides expected recovery curves and tolerance intervals that take into account starting severity. </w:t>
      </w:r>
    </w:p>
    <w:p w14:paraId="7CC9413A" w14:textId="771EB081" w:rsidR="00B41ED4" w:rsidRPr="00B41ED4" w:rsidRDefault="00B41ED4" w:rsidP="00B41ED4">
      <w:pPr>
        <w:pStyle w:val="ListParagraph"/>
        <w:numPr>
          <w:ilvl w:val="1"/>
          <w:numId w:val="2"/>
        </w:numPr>
        <w:rPr>
          <w:rFonts w:ascii="Times New Roman" w:hAnsi="Times New Roman" w:cs="Times New Roman"/>
        </w:rPr>
      </w:pPr>
      <w:r w:rsidRPr="00B41ED4">
        <w:rPr>
          <w:rFonts w:ascii="Times New Roman" w:hAnsi="Times New Roman" w:cs="Times New Roman"/>
        </w:rPr>
        <w:t xml:space="preserve">Feedback alerts for each session are based on one tailed 90% tolerance intervals around the expected trajectory for each bin, with scores falling above the tolerance boundary generating an off track alert. Diverging from the OQ-45 methodology, no positive rapid response alerts are displayed, so only an upper limit to the tolerance interval was needed. One limitation of the CCAPS feedback system relates to ceiling effects. On each </w:t>
      </w:r>
      <w:proofErr w:type="spellStart"/>
      <w:r w:rsidRPr="00B41ED4">
        <w:rPr>
          <w:rFonts w:ascii="Times New Roman" w:hAnsi="Times New Roman" w:cs="Times New Roman"/>
        </w:rPr>
        <w:t>subscale</w:t>
      </w:r>
      <w:proofErr w:type="spellEnd"/>
      <w:r w:rsidRPr="00B41ED4">
        <w:rPr>
          <w:rFonts w:ascii="Times New Roman" w:hAnsi="Times New Roman" w:cs="Times New Roman"/>
        </w:rPr>
        <w:t xml:space="preserve"> for a small range of scores at the ceiling, off track alerts cannot be produced because the upper limit of the tolerance interval falls above the ceiling of the scale, making it impossible for clients to score above the tolerance interval. This inability to produce an alert is indicated on the report by a line through the area where an alert would normally appear. </w:t>
      </w:r>
    </w:p>
    <w:p w14:paraId="7B5F64C4" w14:textId="63FC4619" w:rsidR="00307E36" w:rsidRDefault="00307E36" w:rsidP="00DC1110">
      <w:pPr>
        <w:pStyle w:val="ListParagraph"/>
        <w:numPr>
          <w:ilvl w:val="0"/>
          <w:numId w:val="2"/>
        </w:numPr>
        <w:rPr>
          <w:rFonts w:ascii="Times New Roman" w:hAnsi="Times New Roman" w:cs="Times New Roman"/>
        </w:rPr>
      </w:pPr>
      <w:r w:rsidRPr="00307E36">
        <w:rPr>
          <w:rFonts w:ascii="Times New Roman" w:hAnsi="Times New Roman" w:cs="Times New Roman"/>
          <w:b/>
        </w:rPr>
        <w:t>Standardized Data Set (SDS).</w:t>
      </w:r>
      <w:r w:rsidRPr="00307E36">
        <w:rPr>
          <w:rFonts w:ascii="Times New Roman" w:hAnsi="Times New Roman" w:cs="Times New Roman"/>
        </w:rPr>
        <w:t xml:space="preserve"> The SDS collects information on demographics, academics, and mental health history and is most often administered at the beginning of treatment </w:t>
      </w:r>
      <w:r w:rsidRPr="00307E36">
        <w:rPr>
          <w:rFonts w:ascii="Times New Roman" w:hAnsi="Times New Roman" w:cs="Times New Roman"/>
        </w:rPr>
        <w:fldChar w:fldCharType="begin" w:fldLock="1"/>
      </w:r>
      <w:r w:rsidR="008B4375">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307E36">
        <w:rPr>
          <w:rFonts w:ascii="Times New Roman" w:hAnsi="Times New Roman" w:cs="Times New Roman"/>
        </w:rPr>
        <w:fldChar w:fldCharType="separate"/>
      </w:r>
      <w:r w:rsidRPr="00307E36">
        <w:rPr>
          <w:rFonts w:ascii="Times New Roman" w:hAnsi="Times New Roman" w:cs="Times New Roman"/>
          <w:noProof/>
        </w:rPr>
        <w:t>(Hayes et al., 2011)</w:t>
      </w:r>
      <w:r w:rsidRPr="00307E36">
        <w:rPr>
          <w:rFonts w:ascii="Times New Roman" w:hAnsi="Times New Roman" w:cs="Times New Roman"/>
        </w:rPr>
        <w:fldChar w:fldCharType="end"/>
      </w:r>
      <w:r w:rsidRPr="00307E36">
        <w:rPr>
          <w:rFonts w:ascii="Times New Roman" w:hAnsi="Times New Roman" w:cs="Times New Roman"/>
        </w:rPr>
        <w:t>.</w:t>
      </w:r>
      <w:r w:rsidR="00990CFF">
        <w:rPr>
          <w:rFonts w:ascii="Times New Roman" w:hAnsi="Times New Roman" w:cs="Times New Roman"/>
        </w:rPr>
        <w:t xml:space="preserve"> The present study includes </w:t>
      </w:r>
    </w:p>
    <w:p w14:paraId="0EE99A32" w14:textId="6EB994EC" w:rsidR="00307E36" w:rsidRPr="00307E36" w:rsidRDefault="00307E36" w:rsidP="00DC1110">
      <w:pPr>
        <w:pStyle w:val="ListParagraph"/>
        <w:numPr>
          <w:ilvl w:val="1"/>
          <w:numId w:val="2"/>
        </w:numPr>
        <w:rPr>
          <w:rFonts w:ascii="Times New Roman" w:hAnsi="Times New Roman" w:cs="Times New Roman"/>
        </w:rPr>
      </w:pPr>
      <w:r>
        <w:rPr>
          <w:rFonts w:ascii="Times New Roman" w:hAnsi="Times New Roman" w:cs="Times New Roman"/>
        </w:rPr>
        <w:t>SDS items included</w:t>
      </w:r>
    </w:p>
    <w:p w14:paraId="0540DCDC" w14:textId="333530A2" w:rsidR="00E239C2" w:rsidRPr="00DC1110" w:rsidRDefault="00E239C2" w:rsidP="00DC1110">
      <w:pPr>
        <w:rPr>
          <w:rFonts w:ascii="Times New Roman" w:hAnsi="Times New Roman" w:cs="Times New Roman"/>
          <w:b/>
        </w:rPr>
      </w:pPr>
      <w:r w:rsidRPr="00DC1110">
        <w:rPr>
          <w:rFonts w:ascii="Times New Roman" w:hAnsi="Times New Roman" w:cs="Times New Roman"/>
          <w:b/>
        </w:rPr>
        <w:t>Analyses</w:t>
      </w:r>
    </w:p>
    <w:p w14:paraId="7D53729B" w14:textId="05661F05" w:rsidR="00B8677D" w:rsidRPr="0090498C" w:rsidRDefault="00B8677D" w:rsidP="0090498C">
      <w:pPr>
        <w:ind w:firstLine="720"/>
        <w:rPr>
          <w:rFonts w:ascii="Times New Roman" w:hAnsi="Times New Roman" w:cs="Times New Roman"/>
        </w:rPr>
      </w:pPr>
      <w:r w:rsidRPr="0090498C">
        <w:rPr>
          <w:rFonts w:ascii="Times New Roman" w:hAnsi="Times New Roman" w:cs="Times New Roman"/>
        </w:rPr>
        <w:t xml:space="preserve">For each of the 8 CCAPS </w:t>
      </w:r>
      <w:proofErr w:type="spellStart"/>
      <w:r w:rsidRPr="0090498C">
        <w:rPr>
          <w:rFonts w:ascii="Times New Roman" w:hAnsi="Times New Roman" w:cs="Times New Roman"/>
        </w:rPr>
        <w:t>subscales</w:t>
      </w:r>
      <w:proofErr w:type="spellEnd"/>
      <w:r w:rsidRPr="0090498C">
        <w:rPr>
          <w:rFonts w:ascii="Times New Roman" w:hAnsi="Times New Roman" w:cs="Times New Roman"/>
        </w:rPr>
        <w:t xml:space="preserve">, several client outcomes </w:t>
      </w:r>
      <w:r w:rsidR="00AF3931">
        <w:rPr>
          <w:rFonts w:ascii="Times New Roman" w:hAnsi="Times New Roman" w:cs="Times New Roman"/>
        </w:rPr>
        <w:t xml:space="preserve">(described below) </w:t>
      </w:r>
      <w:r w:rsidRPr="0090498C">
        <w:rPr>
          <w:rFonts w:ascii="Times New Roman" w:hAnsi="Times New Roman" w:cs="Times New Roman"/>
        </w:rPr>
        <w:t xml:space="preserve">will be evaluated to determine whether </w:t>
      </w:r>
      <w:r w:rsidR="00FF1D08" w:rsidRPr="0090498C">
        <w:rPr>
          <w:rFonts w:ascii="Times New Roman" w:hAnsi="Times New Roman" w:cs="Times New Roman"/>
        </w:rPr>
        <w:t>outcomes improved in the feedback condition</w:t>
      </w:r>
      <w:r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Pr="0090498C">
        <w:rPr>
          <w:rFonts w:ascii="Times New Roman" w:hAnsi="Times New Roman" w:cs="Times New Roman"/>
        </w:rPr>
        <w:t xml:space="preserve">CCAPS </w:t>
      </w:r>
      <w:proofErr w:type="spellStart"/>
      <w:r w:rsidRPr="0090498C">
        <w:rPr>
          <w:rFonts w:ascii="Times New Roman" w:hAnsi="Times New Roman" w:cs="Times New Roman"/>
        </w:rPr>
        <w:t>subscales</w:t>
      </w:r>
      <w:proofErr w:type="spellEnd"/>
      <w:r w:rsidRPr="0090498C">
        <w:rPr>
          <w:rFonts w:ascii="Times New Roman" w:hAnsi="Times New Roman" w:cs="Times New Roman"/>
        </w:rPr>
        <w:t xml:space="preserve"> will be compared to determine whether the effect of feedback differed by </w:t>
      </w:r>
      <w:proofErr w:type="spellStart"/>
      <w:r w:rsidRPr="0090498C">
        <w:rPr>
          <w:rFonts w:ascii="Times New Roman" w:hAnsi="Times New Roman" w:cs="Times New Roman"/>
        </w:rPr>
        <w:t>subscale</w:t>
      </w:r>
      <w:proofErr w:type="spellEnd"/>
      <w:r w:rsidRPr="0090498C">
        <w:rPr>
          <w:rFonts w:ascii="Times New Roman" w:hAnsi="Times New Roman" w:cs="Times New Roman"/>
        </w:rPr>
        <w:t xml:space="preserve">, answering research question two. To address research question </w:t>
      </w:r>
      <w:r w:rsidR="00775E4A">
        <w:rPr>
          <w:rFonts w:ascii="Times New Roman" w:hAnsi="Times New Roman" w:cs="Times New Roman"/>
        </w:rPr>
        <w:t>four,</w:t>
      </w:r>
      <w:r w:rsidRPr="0090498C">
        <w:rPr>
          <w:rFonts w:ascii="Times New Roman" w:hAnsi="Times New Roman" w:cs="Times New Roman"/>
        </w:rPr>
        <w:t xml:space="preserve"> a random effect for center will be included in each model, </w:t>
      </w:r>
      <w:r w:rsidR="00B40433" w:rsidRPr="0090498C">
        <w:rPr>
          <w:rFonts w:ascii="Times New Roman" w:hAnsi="Times New Roman" w:cs="Times New Roman"/>
        </w:rPr>
        <w:t>indicating whether the effect of the feedback system differed by center.</w:t>
      </w:r>
      <w:r w:rsidR="00946C96" w:rsidRPr="0090498C">
        <w:rPr>
          <w:rFonts w:ascii="Times New Roman" w:hAnsi="Times New Roman" w:cs="Times New Roman"/>
        </w:rPr>
        <w:t xml:space="preserve"> In analyses for each outcome, only clients starting above the </w:t>
      </w:r>
      <w:r w:rsidR="00C97D3A" w:rsidRPr="0090498C">
        <w:rPr>
          <w:rFonts w:ascii="Times New Roman" w:hAnsi="Times New Roman" w:cs="Times New Roman"/>
        </w:rPr>
        <w:t>low</w:t>
      </w:r>
      <w:r w:rsidR="00946C96" w:rsidRPr="0090498C">
        <w:rPr>
          <w:rFonts w:ascii="Times New Roman" w:hAnsi="Times New Roman" w:cs="Times New Roman"/>
        </w:rPr>
        <w:t xml:space="preserve"> cut point will be included, testing the impact of feedback on clients with </w:t>
      </w:r>
      <w:r w:rsidR="00C97D3A" w:rsidRPr="0090498C">
        <w:rPr>
          <w:rFonts w:ascii="Times New Roman" w:hAnsi="Times New Roman" w:cs="Times New Roman"/>
        </w:rPr>
        <w:t>some</w:t>
      </w:r>
      <w:r w:rsidR="00946C96" w:rsidRPr="0090498C">
        <w:rPr>
          <w:rFonts w:ascii="Times New Roman" w:hAnsi="Times New Roman" w:cs="Times New Roman"/>
        </w:rPr>
        <w:t xml:space="preserve"> distress on each </w:t>
      </w:r>
      <w:proofErr w:type="spellStart"/>
      <w:r w:rsidR="00946C96" w:rsidRPr="0090498C">
        <w:rPr>
          <w:rFonts w:ascii="Times New Roman" w:hAnsi="Times New Roman" w:cs="Times New Roman"/>
        </w:rPr>
        <w:t>subscale</w:t>
      </w:r>
      <w:proofErr w:type="spellEnd"/>
      <w:r w:rsidR="00946C96" w:rsidRPr="0090498C">
        <w:rPr>
          <w:rFonts w:ascii="Times New Roman" w:hAnsi="Times New Roman" w:cs="Times New Roman"/>
        </w:rPr>
        <w:t xml:space="preserve">. </w:t>
      </w:r>
    </w:p>
    <w:p w14:paraId="4369BFC1" w14:textId="12F7FA72" w:rsidR="008B4375" w:rsidRPr="002664DF" w:rsidRDefault="00B40433" w:rsidP="0090498C">
      <w:pPr>
        <w:ind w:firstLine="720"/>
        <w:rPr>
          <w:rFonts w:ascii="Times New Roman" w:hAnsi="Times New Roman" w:cs="Times New Roman"/>
        </w:rPr>
      </w:pPr>
      <w:r w:rsidRPr="0090498C">
        <w:rPr>
          <w:rFonts w:ascii="Times New Roman" w:hAnsi="Times New Roman" w:cs="Times New Roman"/>
        </w:rPr>
        <w:lastRenderedPageBreak/>
        <w:t xml:space="preserve">The following outcomes will be evaluated for each </w:t>
      </w:r>
      <w:proofErr w:type="spellStart"/>
      <w:r w:rsidRPr="0090498C">
        <w:rPr>
          <w:rFonts w:ascii="Times New Roman" w:hAnsi="Times New Roman" w:cs="Times New Roman"/>
        </w:rPr>
        <w:t>subscale</w:t>
      </w:r>
      <w:proofErr w:type="spellEnd"/>
      <w:r w:rsidR="004C1A64">
        <w:rPr>
          <w:rFonts w:ascii="Times New Roman" w:hAnsi="Times New Roman" w:cs="Times New Roman"/>
        </w:rPr>
        <w:t>: deterioration, pre to post change, and rate of change</w:t>
      </w:r>
      <w:r w:rsidRPr="0090498C">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compared. Deterioration will be determined </w:t>
      </w:r>
      <w:r w:rsidR="00886B04">
        <w:rPr>
          <w:rFonts w:ascii="Times New Roman" w:hAnsi="Times New Roman" w:cs="Times New Roman"/>
        </w:rPr>
        <w:t xml:space="preserve">based on </w:t>
      </w:r>
      <w:r w:rsidR="008B4375" w:rsidRPr="002664DF">
        <w:rPr>
          <w:rFonts w:ascii="Times New Roman" w:hAnsi="Times New Roman" w:cs="Times New Roman"/>
        </w:rPr>
        <w:t>the</w:t>
      </w:r>
      <w:r w:rsidR="006351FC">
        <w:rPr>
          <w:rFonts w:ascii="Times New Roman" w:hAnsi="Times New Roman" w:cs="Times New Roman"/>
        </w:rPr>
        <w:t xml:space="preserve"> </w:t>
      </w:r>
      <w:r w:rsidR="008B4375" w:rsidRPr="002664DF">
        <w:rPr>
          <w:rFonts w:ascii="Times New Roman" w:hAnsi="Times New Roman" w:cs="Times New Roman"/>
        </w:rPr>
        <w:t xml:space="preserve">Reliable Change Index </w:t>
      </w:r>
      <w:r w:rsidR="00D13C58">
        <w:rPr>
          <w:rFonts w:ascii="Times New Roman" w:hAnsi="Times New Roman" w:cs="Times New Roman"/>
        </w:rPr>
        <w:t xml:space="preserve">(RCI) </w:t>
      </w:r>
      <w:r w:rsidR="008B4375" w:rsidRPr="002664DF">
        <w:rPr>
          <w:rFonts w:ascii="Times New Roman" w:hAnsi="Times New Roman" w:cs="Times New Roman"/>
        </w:rPr>
        <w:t xml:space="preserve">for each </w:t>
      </w:r>
      <w:proofErr w:type="spellStart"/>
      <w:r w:rsidR="008B4375" w:rsidRPr="002664DF">
        <w:rPr>
          <w:rFonts w:ascii="Times New Roman" w:hAnsi="Times New Roman" w:cs="Times New Roman"/>
        </w:rPr>
        <w:t>subscale</w:t>
      </w:r>
      <w:proofErr w:type="spellEnd"/>
      <w:r w:rsidR="006351FC">
        <w:rPr>
          <w:rFonts w:ascii="Times New Roman" w:hAnsi="Times New Roman" w:cs="Times New Roman"/>
        </w:rPr>
        <w:t xml:space="preserve">, a method developed by Jacobson and </w:t>
      </w:r>
      <w:proofErr w:type="spellStart"/>
      <w:r w:rsidR="006351FC">
        <w:rPr>
          <w:rFonts w:ascii="Times New Roman" w:hAnsi="Times New Roman" w:cs="Times New Roman"/>
        </w:rPr>
        <w:t>Truax</w:t>
      </w:r>
      <w:proofErr w:type="spellEnd"/>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C47C5E">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8B4375" w:rsidRPr="002664DF">
        <w:rPr>
          <w:rFonts w:ascii="Times New Roman" w:hAnsi="Times New Roman" w:cs="Times New Roman"/>
        </w:rPr>
        <w:t xml:space="preserve">. </w:t>
      </w:r>
      <w:r w:rsidR="005F263E" w:rsidRPr="005F263E">
        <w:rPr>
          <w:rFonts w:ascii="Times New Roman" w:hAnsi="Times New Roman" w:cs="Times New Roman"/>
          <w:highlight w:val="yellow"/>
        </w:rPr>
        <w:t>How RCI is calculated.</w:t>
      </w:r>
      <w:r w:rsidR="005F263E">
        <w:rPr>
          <w:rFonts w:ascii="Times New Roman" w:hAnsi="Times New Roman" w:cs="Times New Roman"/>
        </w:rPr>
        <w:t xml:space="preserve"> Clients will be dichotomized into</w:t>
      </w:r>
      <w:r w:rsidR="000414AA">
        <w:rPr>
          <w:rFonts w:ascii="Times New Roman" w:hAnsi="Times New Roman" w:cs="Times New Roman"/>
        </w:rPr>
        <w:t xml:space="preserve"> either a deteriorated group or non-deteriorated group based on whether their </w:t>
      </w:r>
      <w:r w:rsidR="003754AF">
        <w:rPr>
          <w:rFonts w:ascii="Times New Roman" w:hAnsi="Times New Roman" w:cs="Times New Roman"/>
        </w:rPr>
        <w:t xml:space="preserve">scores from pre to post </w:t>
      </w:r>
      <w:proofErr w:type="spellStart"/>
      <w:r w:rsidR="003754AF">
        <w:rPr>
          <w:rFonts w:ascii="Times New Roman" w:hAnsi="Times New Roman" w:cs="Times New Roman"/>
        </w:rPr>
        <w:t>subscale</w:t>
      </w:r>
      <w:proofErr w:type="spellEnd"/>
      <w:r w:rsidR="003754AF">
        <w:rPr>
          <w:rFonts w:ascii="Times New Roman" w:hAnsi="Times New Roman" w:cs="Times New Roman"/>
        </w:rPr>
        <w:t xml:space="preserve"> worsened </w:t>
      </w:r>
      <w:r w:rsidR="00D13C58">
        <w:rPr>
          <w:rFonts w:ascii="Times New Roman" w:hAnsi="Times New Roman" w:cs="Times New Roman"/>
        </w:rPr>
        <w:t xml:space="preserve">by more than the RCI for that scale. </w:t>
      </w:r>
      <w:r w:rsidR="008B4375" w:rsidRPr="002664DF">
        <w:rPr>
          <w:rFonts w:ascii="Times New Roman" w:hAnsi="Times New Roman" w:cs="Times New Roman"/>
        </w:rPr>
        <w:t xml:space="preserve">Due to ceiling effects on each </w:t>
      </w:r>
      <w:proofErr w:type="spellStart"/>
      <w:r w:rsidR="008B4375" w:rsidRPr="002664DF">
        <w:rPr>
          <w:rFonts w:ascii="Times New Roman" w:hAnsi="Times New Roman" w:cs="Times New Roman"/>
        </w:rPr>
        <w:t>subscale</w:t>
      </w:r>
      <w:proofErr w:type="spellEnd"/>
      <w:r w:rsidR="008B4375" w:rsidRPr="002664DF">
        <w:rPr>
          <w:rFonts w:ascii="Times New Roman" w:hAnsi="Times New Roman" w:cs="Times New Roman"/>
        </w:rPr>
        <w:t>, some clients start with a score high enough that 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156608">
        <w:rPr>
          <w:rFonts w:ascii="Times New Roman" w:hAnsi="Times New Roman" w:cs="Times New Roman"/>
        </w:rPr>
        <w:t xml:space="preserve"> and the rate at which this occurred will be reported</w:t>
      </w:r>
      <w:r w:rsidR="008B4375" w:rsidRPr="002664DF">
        <w:rPr>
          <w:rFonts w:ascii="Times New Roman" w:hAnsi="Times New Roman" w:cs="Times New Roman"/>
        </w:rPr>
        <w:t xml:space="preserve">. This </w:t>
      </w:r>
      <w:r w:rsidR="009D6DE6">
        <w:rPr>
          <w:rFonts w:ascii="Times New Roman" w:hAnsi="Times New Roman" w:cs="Times New Roman"/>
        </w:rPr>
        <w:t>analysi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 xml:space="preserve">be modeled using two-level mixed effects logistic regressions for each CCAPS </w:t>
      </w:r>
      <w:proofErr w:type="spellStart"/>
      <w:r w:rsidR="008B4375" w:rsidRPr="002664DF">
        <w:rPr>
          <w:rFonts w:ascii="Times New Roman" w:hAnsi="Times New Roman" w:cs="Times New Roman"/>
        </w:rPr>
        <w:t>subscale</w:t>
      </w:r>
      <w:proofErr w:type="spellEnd"/>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 will include a</w:t>
      </w:r>
      <w:r w:rsidR="00725DCA">
        <w:rPr>
          <w:rFonts w:ascii="Times New Roman" w:hAnsi="Times New Roman" w:cs="Times New Roman"/>
        </w:rPr>
        <w:t xml:space="preserve"> dichotomous variable indicating whether the client </w:t>
      </w:r>
      <w:r w:rsidR="00EA2BD4">
        <w:rPr>
          <w:rFonts w:ascii="Times New Roman" w:hAnsi="Times New Roman" w:cs="Times New Roman"/>
        </w:rPr>
        <w:t xml:space="preserve">received treatment </w:t>
      </w:r>
      <w:r w:rsidR="00725DCA">
        <w:rPr>
          <w:rFonts w:ascii="Times New Roman" w:hAnsi="Times New Roman" w:cs="Times New Roman"/>
        </w:rPr>
        <w:t xml:space="preserve">in the feedback or no feedback condition.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condition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differed by center. </w:t>
      </w:r>
      <w:r w:rsidR="008B4375" w:rsidRPr="002664DF">
        <w:rPr>
          <w:rFonts w:ascii="Times New Roman" w:hAnsi="Times New Roman" w:cs="Times New Roman"/>
        </w:rPr>
        <w:t xml:space="preserve">As feedback is specifically targeted at reducing deterioration in clients at risk for negative outcomes, it is hypothesized that clients in the feedback condition will be less likely to deteriorate.  </w:t>
      </w:r>
    </w:p>
    <w:p w14:paraId="1C40D944" w14:textId="629664BA" w:rsidR="00EE0E42" w:rsidRPr="0090498C" w:rsidRDefault="00C97D3A" w:rsidP="0090498C">
      <w:pPr>
        <w:ind w:firstLine="720"/>
        <w:rPr>
          <w:rFonts w:ascii="Times New Roman" w:hAnsi="Times New Roman" w:cs="Times New Roman"/>
        </w:rPr>
      </w:pPr>
      <w:r w:rsidRPr="0090498C">
        <w:rPr>
          <w:rFonts w:ascii="Times New Roman" w:hAnsi="Times New Roman" w:cs="Times New Roman"/>
        </w:rPr>
        <w:t>Second</w:t>
      </w:r>
      <w:r w:rsidR="008B4375" w:rsidRPr="0090498C">
        <w:rPr>
          <w:rFonts w:ascii="Times New Roman" w:hAnsi="Times New Roman" w:cs="Times New Roman"/>
        </w:rPr>
        <w:t xml:space="preserve">, pre to post change will be compared. </w:t>
      </w:r>
      <w:r w:rsidR="007E18F7">
        <w:rPr>
          <w:rFonts w:ascii="Times New Roman" w:hAnsi="Times New Roman" w:cs="Times New Roman"/>
        </w:rPr>
        <w:t xml:space="preserve">A change score will be created by subtracting each client’s last CCAPS score from their first CCAPS score. </w:t>
      </w:r>
      <w:r w:rsidR="003B01D6">
        <w:rPr>
          <w:rFonts w:ascii="Times New Roman" w:hAnsi="Times New Roman" w:cs="Times New Roman"/>
        </w:rPr>
        <w:t>Only c</w:t>
      </w:r>
      <w:r w:rsidR="00A374F1">
        <w:rPr>
          <w:rFonts w:ascii="Times New Roman" w:hAnsi="Times New Roman" w:cs="Times New Roman"/>
        </w:rPr>
        <w:t xml:space="preserve">lients with a first and last CCAPS administration within 14 days respectively of their first and last individual appointments will be included in order to ensure that the change score captures the full treatment effect. </w:t>
      </w:r>
      <w:r w:rsidR="008B4375" w:rsidRPr="0090498C">
        <w:rPr>
          <w:rFonts w:ascii="Times New Roman" w:hAnsi="Times New Roman" w:cs="Times New Roman"/>
        </w:rPr>
        <w:t xml:space="preserve">This </w:t>
      </w:r>
      <w:r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average change. </w:t>
      </w:r>
      <w:r w:rsidR="0090498C">
        <w:rPr>
          <w:rFonts w:ascii="Times New Roman" w:hAnsi="Times New Roman" w:cs="Times New Roman"/>
        </w:rPr>
        <w:t xml:space="preserve">It is hypothesized that clients seen in the feedback condition will experience more change. </w:t>
      </w:r>
    </w:p>
    <w:p w14:paraId="163DA25E" w14:textId="4E4FB317" w:rsidR="00946C96" w:rsidRPr="0090498C" w:rsidRDefault="003B01D6" w:rsidP="0090498C">
      <w:pPr>
        <w:ind w:firstLine="720"/>
        <w:rPr>
          <w:rFonts w:ascii="Times New Roman" w:hAnsi="Times New Roman" w:cs="Times New Roman"/>
        </w:rPr>
      </w:pPr>
      <w:r>
        <w:rPr>
          <w:rFonts w:ascii="Times New Roman" w:hAnsi="Times New Roman" w:cs="Times New Roman"/>
        </w:rPr>
        <w:t>As the third type outcome</w:t>
      </w:r>
      <w:r w:rsidR="00946C96" w:rsidRPr="0090498C">
        <w:rPr>
          <w:rFonts w:ascii="Times New Roman" w:hAnsi="Times New Roman" w:cs="Times New Roman"/>
        </w:rPr>
        <w:t>, clients’ rate of change will be compared across feedback conditions to test whether clients’ symptoms across the CCAPS domains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mixed effects linear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596989">
        <w:rPr>
          <w:rFonts w:ascii="Times New Roman" w:hAnsi="Times New Roman" w:cs="Times New Roman"/>
        </w:rPr>
        <w:t xml:space="preserve">effects for the intercept, representing each client’s baseline scores,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 and an interaction between session number and feedback condition</w:t>
      </w:r>
      <w:r w:rsidR="00693D4A">
        <w:rPr>
          <w:rFonts w:ascii="Times New Roman" w:hAnsi="Times New Roman" w:cs="Times New Roman"/>
        </w:rPr>
        <w:t>. Additionally, random effects for all three will be included for both clients and therapists</w:t>
      </w:r>
      <w:r w:rsidR="00CD0CFB">
        <w:rPr>
          <w:rFonts w:ascii="Times New Roman" w:hAnsi="Times New Roman" w:cs="Times New Roman"/>
        </w:rPr>
        <w:t xml:space="preserve">. </w:t>
      </w:r>
      <w:r w:rsidR="00946C96" w:rsidRPr="0090498C">
        <w:rPr>
          <w:rFonts w:ascii="Times New Roman" w:hAnsi="Times New Roman" w:cs="Times New Roman"/>
        </w:rPr>
        <w:t>In line with prior research</w:t>
      </w:r>
      <w:r w:rsidR="005B224B">
        <w:rPr>
          <w:rFonts w:ascii="Times New Roman" w:hAnsi="Times New Roman" w:cs="Times New Roman"/>
        </w:rPr>
        <w:t xml:space="preserve"> on the dose effect model of therapy</w:t>
      </w:r>
      <w:r w:rsidR="00946C96" w:rsidRPr="0090498C">
        <w:rPr>
          <w:rFonts w:ascii="Times New Roman" w:hAnsi="Times New Roman" w:cs="Times New Roman"/>
        </w:rPr>
        <w:t>, the effect of session will be log transformed (</w:t>
      </w:r>
      <w:r w:rsidR="00946C96" w:rsidRPr="0090498C">
        <w:rPr>
          <w:rFonts w:ascii="Times New Roman" w:hAnsi="Times New Roman" w:cs="Times New Roman"/>
          <w:highlight w:val="yellow"/>
        </w:rPr>
        <w:t>citation</w:t>
      </w:r>
      <w:r w:rsidR="00946C96" w:rsidRPr="0090498C">
        <w:rPr>
          <w:rFonts w:ascii="Times New Roman" w:hAnsi="Times New Roman" w:cs="Times New Roman"/>
        </w:rPr>
        <w:t xml:space="preserve">). Clients with at least two sessions will be included in these analyses, and only individual therapy sessions will be considered. </w:t>
      </w:r>
      <w:r w:rsidR="0090498C">
        <w:rPr>
          <w:rFonts w:ascii="Times New Roman" w:hAnsi="Times New Roman" w:cs="Times New Roman"/>
        </w:rPr>
        <w:t xml:space="preserve">It is hypothesized that clients seen in the feedback condition will have steeper slopes, experiencing more rapid change during treatment. </w:t>
      </w:r>
      <w:r w:rsidR="00946C96" w:rsidRPr="0090498C">
        <w:rPr>
          <w:rFonts w:ascii="Times New Roman" w:hAnsi="Times New Roman" w:cs="Times New Roman"/>
        </w:rPr>
        <w:t xml:space="preserve"> </w:t>
      </w:r>
    </w:p>
    <w:p w14:paraId="4FCFF4A3" w14:textId="3778AA6C" w:rsidR="00431253" w:rsidRPr="00431253" w:rsidRDefault="003B01D6" w:rsidP="009C227C">
      <w:pPr>
        <w:ind w:firstLine="720"/>
        <w:rPr>
          <w:rFonts w:ascii="Times New Roman" w:hAnsi="Times New Roman" w:cs="Times New Roman"/>
        </w:rPr>
      </w:pPr>
      <w:r>
        <w:rPr>
          <w:rFonts w:ascii="Times New Roman" w:hAnsi="Times New Roman" w:cs="Times New Roman"/>
        </w:rPr>
        <w:t>It should be mentioned here that a</w:t>
      </w:r>
      <w:r w:rsidR="00431253">
        <w:rPr>
          <w:rFonts w:ascii="Times New Roman" w:hAnsi="Times New Roman" w:cs="Times New Roman"/>
        </w:rPr>
        <w:t xml:space="preserve">lthough client outcomes are the focus of the present study, these are not the only </w:t>
      </w:r>
      <w:r>
        <w:rPr>
          <w:rFonts w:ascii="Times New Roman" w:hAnsi="Times New Roman" w:cs="Times New Roman"/>
        </w:rPr>
        <w:t xml:space="preserve">type of impact </w:t>
      </w:r>
      <w:r w:rsidR="00431253">
        <w:rPr>
          <w:rFonts w:ascii="Times New Roman" w:hAnsi="Times New Roman" w:cs="Times New Roman"/>
        </w:rPr>
        <w:t xml:space="preserve">that </w:t>
      </w:r>
      <w:r>
        <w:rPr>
          <w:rFonts w:ascii="Times New Roman" w:hAnsi="Times New Roman" w:cs="Times New Roman"/>
        </w:rPr>
        <w:t xml:space="preserve">should </w:t>
      </w:r>
      <w:r w:rsidR="00431253">
        <w:rPr>
          <w:rFonts w:ascii="Times New Roman" w:hAnsi="Times New Roman" w:cs="Times New Roman"/>
        </w:rPr>
        <w:t xml:space="preserve">matter in evaluating such a system. Other outcomes that are left to future research include </w:t>
      </w:r>
      <w:r w:rsidR="00450416">
        <w:rPr>
          <w:rFonts w:ascii="Times New Roman" w:hAnsi="Times New Roman" w:cs="Times New Roman"/>
        </w:rPr>
        <w:t xml:space="preserve">outcomes at the therapist </w:t>
      </w:r>
      <w:r w:rsidR="00F67619">
        <w:rPr>
          <w:rFonts w:ascii="Times New Roman" w:hAnsi="Times New Roman" w:cs="Times New Roman"/>
        </w:rPr>
        <w:t xml:space="preserve">and center </w:t>
      </w:r>
      <w:r w:rsidR="00450416">
        <w:rPr>
          <w:rFonts w:ascii="Times New Roman" w:hAnsi="Times New Roman" w:cs="Times New Roman"/>
        </w:rPr>
        <w:t>level</w:t>
      </w:r>
      <w:r w:rsidR="00F67619">
        <w:rPr>
          <w:rFonts w:ascii="Times New Roman" w:hAnsi="Times New Roman" w:cs="Times New Roman"/>
        </w:rPr>
        <w:t>s</w:t>
      </w:r>
      <w:r w:rsidR="00450416">
        <w:rPr>
          <w:rFonts w:ascii="Times New Roman" w:hAnsi="Times New Roman" w:cs="Times New Roman"/>
        </w:rPr>
        <w:t xml:space="preserve">, </w:t>
      </w:r>
      <w:r w:rsidR="00F67619">
        <w:rPr>
          <w:rFonts w:ascii="Times New Roman" w:hAnsi="Times New Roman" w:cs="Times New Roman"/>
        </w:rPr>
        <w:t>such as therapist satisfaction and burnout</w:t>
      </w:r>
      <w:r w:rsidR="00431253">
        <w:rPr>
          <w:rFonts w:ascii="Times New Roman" w:hAnsi="Times New Roman" w:cs="Times New Roman"/>
        </w:rPr>
        <w:t xml:space="preserve">. Future directions for such research will be explored in the discussion in connection with the findings from the present study. </w:t>
      </w:r>
    </w:p>
    <w:p w14:paraId="0431D128" w14:textId="5FEA6AA0" w:rsidR="009148A8" w:rsidRPr="009C227C" w:rsidRDefault="009E75BE" w:rsidP="009C227C">
      <w:pPr>
        <w:ind w:firstLine="720"/>
        <w:rPr>
          <w:rFonts w:ascii="Times New Roman" w:hAnsi="Times New Roman" w:cs="Times New Roman"/>
        </w:rPr>
      </w:pPr>
      <w:r>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 xml:space="preserve">dichotomous feedback condition variable will be added to each of the models outlined above. Interactions </w:t>
      </w:r>
      <w:r w:rsidR="002664DF" w:rsidRPr="009C227C">
        <w:rPr>
          <w:rFonts w:ascii="Times New Roman" w:hAnsi="Times New Roman" w:cs="Times New Roman"/>
        </w:rPr>
        <w:lastRenderedPageBreak/>
        <w:t xml:space="preserve">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01 level will be interpreted. </w:t>
      </w:r>
      <w:r>
        <w:rPr>
          <w:rFonts w:ascii="Times New Roman" w:hAnsi="Times New Roman" w:cs="Times New Roman"/>
        </w:rPr>
        <w:t xml:space="preserve"> The moderators have been chosen based on th</w:t>
      </w:r>
      <w:r w:rsidR="009B6738">
        <w:rPr>
          <w:rFonts w:ascii="Times New Roman" w:hAnsi="Times New Roman" w:cs="Times New Roman"/>
        </w:rPr>
        <w:t xml:space="preserve">e literature </w:t>
      </w:r>
      <w:r>
        <w:rPr>
          <w:rFonts w:ascii="Times New Roman" w:hAnsi="Times New Roman" w:cs="Times New Roman"/>
        </w:rPr>
        <w:t>reviewed in the introduction. They are listed below</w:t>
      </w:r>
      <w:r w:rsidR="007A74CE">
        <w:rPr>
          <w:rFonts w:ascii="Times New Roman" w:hAnsi="Times New Roman" w:cs="Times New Roman"/>
        </w:rPr>
        <w:t>.</w:t>
      </w:r>
    </w:p>
    <w:p w14:paraId="0DA3AA28" w14:textId="6EE11050" w:rsidR="009148A8" w:rsidRPr="00EF1F3A" w:rsidRDefault="009148A8" w:rsidP="009C227C">
      <w:pPr>
        <w:pStyle w:val="ListParagraph"/>
        <w:numPr>
          <w:ilvl w:val="0"/>
          <w:numId w:val="2"/>
        </w:numPr>
        <w:rPr>
          <w:rFonts w:ascii="Times New Roman" w:hAnsi="Times New Roman" w:cs="Times New Roman"/>
        </w:rPr>
      </w:pPr>
      <w:commentRangeStart w:id="4"/>
      <w:r>
        <w:rPr>
          <w:rFonts w:ascii="Times New Roman" w:hAnsi="Times New Roman" w:cs="Times New Roman"/>
        </w:rPr>
        <w:t xml:space="preserve">Whether the </w:t>
      </w:r>
      <w:r w:rsidR="00097356">
        <w:rPr>
          <w:rFonts w:ascii="Times New Roman" w:hAnsi="Times New Roman" w:cs="Times New Roman"/>
        </w:rPr>
        <w:t>client went off track during treatment</w:t>
      </w:r>
    </w:p>
    <w:p w14:paraId="5AC38BAF" w14:textId="1F5A122B" w:rsidR="009148A8" w:rsidRPr="00902522" w:rsidRDefault="001E18C5" w:rsidP="009C227C">
      <w:pPr>
        <w:pStyle w:val="ListParagraph"/>
        <w:numPr>
          <w:ilvl w:val="1"/>
          <w:numId w:val="2"/>
        </w:numPr>
        <w:rPr>
          <w:rFonts w:ascii="Times New Roman" w:hAnsi="Times New Roman" w:cs="Times New Roman"/>
        </w:rPr>
      </w:pPr>
      <w:r>
        <w:rPr>
          <w:rFonts w:ascii="Times New Roman" w:hAnsi="Times New Roman" w:cs="Times New Roman"/>
        </w:rPr>
        <w:t>It is anticipated that clients in the feedback condition who received an off-track alert will have better outcomes than clients in the no feedback condition who went off track but did not receive the alert. This addresses the question of whether feedback improves outcomes more for clients who receive alerts</w:t>
      </w:r>
      <w:r w:rsidR="009E75BE">
        <w:rPr>
          <w:rFonts w:ascii="Times New Roman" w:hAnsi="Times New Roman" w:cs="Times New Roman"/>
        </w:rPr>
        <w:t xml:space="preserve">; the empirical </w:t>
      </w:r>
      <w:r w:rsidR="009B6738">
        <w:rPr>
          <w:rFonts w:ascii="Times New Roman" w:hAnsi="Times New Roman" w:cs="Times New Roman"/>
        </w:rPr>
        <w:t>findings</w:t>
      </w:r>
      <w:r w:rsidRPr="00902522">
        <w:rPr>
          <w:rFonts w:ascii="Times New Roman" w:hAnsi="Times New Roman" w:cs="Times New Roman"/>
        </w:rPr>
        <w:t xml:space="preserve"> </w:t>
      </w:r>
      <w:r w:rsidR="009E75BE">
        <w:rPr>
          <w:rFonts w:ascii="Times New Roman" w:hAnsi="Times New Roman" w:cs="Times New Roman"/>
        </w:rPr>
        <w:t xml:space="preserve">on which question </w:t>
      </w:r>
      <w:r w:rsidR="009B6738">
        <w:rPr>
          <w:rFonts w:ascii="Times New Roman" w:hAnsi="Times New Roman" w:cs="Times New Roman"/>
        </w:rPr>
        <w:t>are</w:t>
      </w:r>
      <w:r w:rsidR="009B6738" w:rsidRPr="00902522">
        <w:rPr>
          <w:rFonts w:ascii="Times New Roman" w:hAnsi="Times New Roman" w:cs="Times New Roman"/>
        </w:rPr>
        <w:t xml:space="preserve"> </w:t>
      </w:r>
      <w:r w:rsidRPr="00902522">
        <w:rPr>
          <w:rFonts w:ascii="Times New Roman" w:hAnsi="Times New Roman" w:cs="Times New Roman"/>
        </w:rPr>
        <w:t xml:space="preserve">mixed. </w:t>
      </w:r>
    </w:p>
    <w:p w14:paraId="7185E691" w14:textId="5B85D57C" w:rsidR="001E18C5" w:rsidRDefault="001E18C5" w:rsidP="009C227C">
      <w:pPr>
        <w:numPr>
          <w:ilvl w:val="0"/>
          <w:numId w:val="2"/>
        </w:numPr>
        <w:rPr>
          <w:rFonts w:ascii="Times New Roman" w:hAnsi="Times New Roman" w:cs="Times New Roman"/>
        </w:rPr>
      </w:pPr>
      <w:r>
        <w:rPr>
          <w:rFonts w:ascii="Times New Roman" w:hAnsi="Times New Roman" w:cs="Times New Roman"/>
        </w:rPr>
        <w:t>Initial CCAPS distress</w:t>
      </w:r>
    </w:p>
    <w:p w14:paraId="3BBFF71C" w14:textId="6F81F537" w:rsidR="00D9403D" w:rsidRPr="00AE7CDA" w:rsidRDefault="001E18C5" w:rsidP="00AE7CDA">
      <w:pPr>
        <w:numPr>
          <w:ilvl w:val="1"/>
          <w:numId w:val="2"/>
        </w:numPr>
        <w:rPr>
          <w:rFonts w:ascii="Times New Roman" w:hAnsi="Times New Roman" w:cs="Times New Roman"/>
        </w:rPr>
      </w:pPr>
      <w:r>
        <w:rPr>
          <w:rFonts w:ascii="Times New Roman" w:hAnsi="Times New Roman" w:cs="Times New Roman"/>
        </w:rPr>
        <w:t xml:space="preserve">Each client’s initial CCAPS score will be included to control for effects of baseline distress, and to test whether feedback is more beneficial for </w:t>
      </w:r>
      <w:r w:rsidR="00DC19EB">
        <w:rPr>
          <w:rFonts w:ascii="Times New Roman" w:hAnsi="Times New Roman" w:cs="Times New Roman"/>
        </w:rPr>
        <w:t xml:space="preserve">more highly distressed clients. </w:t>
      </w:r>
      <w:r w:rsidR="009E75BE">
        <w:rPr>
          <w:rFonts w:ascii="Times New Roman" w:hAnsi="Times New Roman" w:cs="Times New Roman"/>
        </w:rPr>
        <w:t xml:space="preserve">The empirical </w:t>
      </w:r>
      <w:r w:rsidR="009B6738">
        <w:rPr>
          <w:rFonts w:ascii="Times New Roman" w:hAnsi="Times New Roman" w:cs="Times New Roman"/>
        </w:rPr>
        <w:t>finding</w:t>
      </w:r>
      <w:r w:rsidR="00A758AF">
        <w:rPr>
          <w:rFonts w:ascii="Times New Roman" w:hAnsi="Times New Roman" w:cs="Times New Roman"/>
        </w:rPr>
        <w:t>s</w:t>
      </w:r>
      <w:r w:rsidR="00902522">
        <w:rPr>
          <w:rFonts w:ascii="Times New Roman" w:hAnsi="Times New Roman" w:cs="Times New Roman"/>
        </w:rPr>
        <w:t xml:space="preserve"> </w:t>
      </w:r>
      <w:r w:rsidR="009E75BE">
        <w:rPr>
          <w:rFonts w:ascii="Times New Roman" w:hAnsi="Times New Roman" w:cs="Times New Roman"/>
        </w:rPr>
        <w:t xml:space="preserve">on this issue </w:t>
      </w:r>
      <w:r w:rsidR="009B6738">
        <w:rPr>
          <w:rFonts w:ascii="Times New Roman" w:hAnsi="Times New Roman" w:cs="Times New Roman"/>
        </w:rPr>
        <w:t>are</w:t>
      </w:r>
      <w:r w:rsidR="009E75BE">
        <w:rPr>
          <w:rFonts w:ascii="Times New Roman" w:hAnsi="Times New Roman" w:cs="Times New Roman"/>
        </w:rPr>
        <w:t xml:space="preserve"> </w:t>
      </w:r>
      <w:r w:rsidR="00902522">
        <w:rPr>
          <w:rFonts w:ascii="Times New Roman" w:hAnsi="Times New Roman" w:cs="Times New Roman"/>
        </w:rPr>
        <w:t>also mixed.</w:t>
      </w:r>
    </w:p>
    <w:p w14:paraId="1C58D1E5" w14:textId="250E294F" w:rsidR="009148A8" w:rsidRPr="00AD6B25" w:rsidRDefault="00DC19EB" w:rsidP="00AE7CDA">
      <w:pPr>
        <w:numPr>
          <w:ilvl w:val="0"/>
          <w:numId w:val="2"/>
        </w:numPr>
        <w:rPr>
          <w:rFonts w:ascii="Times New Roman" w:hAnsi="Times New Roman" w:cs="Times New Roman"/>
        </w:rPr>
      </w:pPr>
      <w:r>
        <w:rPr>
          <w:rFonts w:ascii="Times New Roman" w:hAnsi="Times New Roman" w:cs="Times New Roman"/>
        </w:rPr>
        <w:t>P</w:t>
      </w:r>
      <w:r w:rsidR="001E18C5">
        <w:rPr>
          <w:rFonts w:ascii="Times New Roman" w:hAnsi="Times New Roman" w:cs="Times New Roman"/>
        </w:rPr>
        <w:t xml:space="preserve">rior </w:t>
      </w:r>
      <w:r w:rsidR="007A74CE">
        <w:rPr>
          <w:rFonts w:ascii="Times New Roman" w:hAnsi="Times New Roman" w:cs="Times New Roman"/>
        </w:rPr>
        <w:t>psychiatric hospitalizations</w:t>
      </w:r>
    </w:p>
    <w:p w14:paraId="16790FB7" w14:textId="1A4639A2"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Frequency of CCAPS administration</w:t>
      </w:r>
    </w:p>
    <w:p w14:paraId="2716694B" w14:textId="77777777"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Total number of sessions</w:t>
      </w:r>
    </w:p>
    <w:p w14:paraId="21D22D40" w14:textId="2D26844A" w:rsidR="009148A8" w:rsidRPr="00AD6B25" w:rsidRDefault="001E18C5" w:rsidP="009C227C">
      <w:pPr>
        <w:numPr>
          <w:ilvl w:val="1"/>
          <w:numId w:val="2"/>
        </w:numPr>
        <w:rPr>
          <w:rFonts w:ascii="Times New Roman" w:hAnsi="Times New Roman" w:cs="Times New Roman"/>
        </w:rPr>
      </w:pPr>
      <w:r>
        <w:rPr>
          <w:rFonts w:ascii="Times New Roman" w:hAnsi="Times New Roman" w:cs="Times New Roman"/>
        </w:rPr>
        <w:t xml:space="preserve">It is anticipated that clients with more sessions will have better outcomes, and that this effect will be stronger in the feedback condition. </w:t>
      </w:r>
    </w:p>
    <w:p w14:paraId="3F558FE2" w14:textId="77777777" w:rsidR="009148A8" w:rsidRPr="00AD6B25" w:rsidRDefault="009148A8" w:rsidP="009C227C">
      <w:pPr>
        <w:numPr>
          <w:ilvl w:val="0"/>
          <w:numId w:val="2"/>
        </w:numPr>
        <w:rPr>
          <w:rFonts w:ascii="Times New Roman" w:hAnsi="Times New Roman" w:cs="Times New Roman"/>
        </w:rPr>
      </w:pPr>
      <w:r w:rsidRPr="00AD6B25">
        <w:rPr>
          <w:rFonts w:ascii="Times New Roman" w:hAnsi="Times New Roman" w:cs="Times New Roman"/>
        </w:rPr>
        <w:t>Variability in client’s scores</w:t>
      </w:r>
    </w:p>
    <w:p w14:paraId="75B93C65" w14:textId="22AAB0F5" w:rsidR="00946C96" w:rsidRPr="00946C96" w:rsidRDefault="00D9403D" w:rsidP="009C227C">
      <w:pPr>
        <w:numPr>
          <w:ilvl w:val="1"/>
          <w:numId w:val="2"/>
        </w:numPr>
        <w:rPr>
          <w:rFonts w:ascii="Times New Roman" w:hAnsi="Times New Roman" w:cs="Times New Roman"/>
        </w:rPr>
      </w:pPr>
      <w:r>
        <w:rPr>
          <w:rFonts w:ascii="Times New Roman" w:hAnsi="Times New Roman" w:cs="Times New Roman"/>
        </w:rPr>
        <w:t>Is feedback more</w:t>
      </w:r>
      <w:r w:rsidR="009148A8" w:rsidRPr="00AD6B25">
        <w:rPr>
          <w:rFonts w:ascii="Times New Roman" w:hAnsi="Times New Roman" w:cs="Times New Roman"/>
        </w:rPr>
        <w:t xml:space="preserve"> effective for stable or unstable clients?</w:t>
      </w:r>
    </w:p>
    <w:p w14:paraId="7EF9FDE5" w14:textId="502603F5"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Whether the client was in other treatment modalities besides individual therapy</w:t>
      </w:r>
    </w:p>
    <w:p w14:paraId="431B694E" w14:textId="66B7102C" w:rsidR="009148A8" w:rsidRPr="009C227C" w:rsidRDefault="00946C96" w:rsidP="009C227C">
      <w:pPr>
        <w:numPr>
          <w:ilvl w:val="1"/>
          <w:numId w:val="2"/>
        </w:numPr>
        <w:rPr>
          <w:rFonts w:ascii="Times New Roman" w:hAnsi="Times New Roman" w:cs="Times New Roman"/>
        </w:rPr>
      </w:pPr>
      <w:r>
        <w:rPr>
          <w:rFonts w:ascii="Times New Roman" w:hAnsi="Times New Roman" w:cs="Times New Roman"/>
        </w:rPr>
        <w:t xml:space="preserve">Although </w:t>
      </w:r>
      <w:r w:rsidR="009C227C">
        <w:rPr>
          <w:rFonts w:ascii="Times New Roman" w:hAnsi="Times New Roman" w:cs="Times New Roman"/>
        </w:rPr>
        <w:t>the CCAPS is typically only administered at individual therapy appointments, and not at other types of appointments like group or psychiatric…</w:t>
      </w:r>
      <w:commentRangeEnd w:id="4"/>
      <w:r w:rsidR="00506DF2">
        <w:rPr>
          <w:rStyle w:val="CommentReference"/>
        </w:rPr>
        <w:commentReference w:id="4"/>
      </w:r>
    </w:p>
    <w:p w14:paraId="5A026A7E" w14:textId="77777777" w:rsidR="00DC1110" w:rsidRDefault="00DC1110" w:rsidP="00776C41">
      <w:pPr>
        <w:jc w:val="center"/>
        <w:rPr>
          <w:rFonts w:ascii="Times New Roman" w:hAnsi="Times New Roman" w:cs="Times New Roman"/>
          <w:b/>
        </w:rPr>
      </w:pPr>
    </w:p>
    <w:p w14:paraId="1696DF51" w14:textId="77777777" w:rsidR="005A580B" w:rsidRDefault="005A580B" w:rsidP="003E65A9">
      <w:pPr>
        <w:jc w:val="center"/>
        <w:rPr>
          <w:rFonts w:ascii="Times New Roman" w:hAnsi="Times New Roman" w:cs="Times New Roman"/>
          <w:b/>
        </w:rPr>
      </w:pPr>
    </w:p>
    <w:p w14:paraId="16B7E9DD" w14:textId="7E86F03E" w:rsidR="005A580B" w:rsidRDefault="005A580B">
      <w:pPr>
        <w:rPr>
          <w:rFonts w:ascii="Times New Roman" w:hAnsi="Times New Roman" w:cs="Times New Roman"/>
          <w:b/>
        </w:rPr>
      </w:pPr>
      <w:r>
        <w:rPr>
          <w:rFonts w:ascii="Times New Roman" w:hAnsi="Times New Roman" w:cs="Times New Roman"/>
          <w:b/>
        </w:rPr>
        <w:br w:type="page"/>
      </w:r>
    </w:p>
    <w:p w14:paraId="2921E37F" w14:textId="61E48464" w:rsidR="00776C41" w:rsidRDefault="00776C41" w:rsidP="003E65A9">
      <w:pPr>
        <w:jc w:val="center"/>
        <w:rPr>
          <w:rFonts w:ascii="Times New Roman" w:hAnsi="Times New Roman" w:cs="Times New Roman"/>
          <w:b/>
        </w:rPr>
      </w:pPr>
      <w:r>
        <w:rPr>
          <w:rFonts w:ascii="Times New Roman" w:hAnsi="Times New Roman" w:cs="Times New Roman"/>
          <w:b/>
        </w:rPr>
        <w:lastRenderedPageBreak/>
        <w:t>Results</w:t>
      </w:r>
    </w:p>
    <w:p w14:paraId="5A1531E5" w14:textId="078E2DF5" w:rsidR="00776C41" w:rsidRDefault="00776C41" w:rsidP="00776C41">
      <w:pPr>
        <w:pStyle w:val="ListParagraph"/>
        <w:numPr>
          <w:ilvl w:val="0"/>
          <w:numId w:val="2"/>
        </w:numPr>
        <w:rPr>
          <w:rFonts w:ascii="Times New Roman" w:hAnsi="Times New Roman" w:cs="Times New Roman"/>
        </w:rPr>
      </w:pPr>
      <w:r>
        <w:rPr>
          <w:rFonts w:ascii="Times New Roman" w:hAnsi="Times New Roman" w:cs="Times New Roman"/>
        </w:rPr>
        <w:t>Descriptives</w:t>
      </w:r>
    </w:p>
    <w:p w14:paraId="7485B876" w14:textId="438B2DAF"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 xml:space="preserve">% of clients </w:t>
      </w:r>
      <w:r w:rsidR="003E65A9">
        <w:rPr>
          <w:rFonts w:ascii="Times New Roman" w:hAnsi="Times New Roman" w:cs="Times New Roman"/>
        </w:rPr>
        <w:t xml:space="preserve">who alerted on each </w:t>
      </w:r>
      <w:proofErr w:type="spellStart"/>
      <w:r w:rsidR="003E65A9">
        <w:rPr>
          <w:rFonts w:ascii="Times New Roman" w:hAnsi="Times New Roman" w:cs="Times New Roman"/>
        </w:rPr>
        <w:t>subscale</w:t>
      </w:r>
      <w:proofErr w:type="spellEnd"/>
      <w:r w:rsidR="003E65A9">
        <w:rPr>
          <w:rFonts w:ascii="Times New Roman" w:hAnsi="Times New Roman" w:cs="Times New Roman"/>
        </w:rPr>
        <w:t xml:space="preserve"> (or would have alerted) and % that alerted (or would have alerted) on at least one </w:t>
      </w:r>
      <w:proofErr w:type="spellStart"/>
      <w:r w:rsidR="003E65A9">
        <w:rPr>
          <w:rFonts w:ascii="Times New Roman" w:hAnsi="Times New Roman" w:cs="Times New Roman"/>
        </w:rPr>
        <w:t>subscale</w:t>
      </w:r>
      <w:proofErr w:type="spellEnd"/>
    </w:p>
    <w:p w14:paraId="732FB09D" w14:textId="20FECBEA"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When in therapy alert</w:t>
      </w:r>
      <w:r w:rsidR="003E65A9">
        <w:rPr>
          <w:rFonts w:ascii="Times New Roman" w:hAnsi="Times New Roman" w:cs="Times New Roman"/>
        </w:rPr>
        <w:t>s</w:t>
      </w:r>
      <w:r>
        <w:rPr>
          <w:rFonts w:ascii="Times New Roman" w:hAnsi="Times New Roman" w:cs="Times New Roman"/>
        </w:rPr>
        <w:t xml:space="preserve"> occur</w:t>
      </w:r>
    </w:p>
    <w:p w14:paraId="41CE808D" w14:textId="4576A11D"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Compare clients who alerted and didn’t</w:t>
      </w:r>
    </w:p>
    <w:p w14:paraId="730FB37E" w14:textId="261AF841" w:rsidR="00776C41" w:rsidRDefault="00776C41" w:rsidP="00776C41">
      <w:pPr>
        <w:pStyle w:val="ListParagraph"/>
        <w:numPr>
          <w:ilvl w:val="2"/>
          <w:numId w:val="2"/>
        </w:numPr>
        <w:rPr>
          <w:rFonts w:ascii="Times New Roman" w:hAnsi="Times New Roman" w:cs="Times New Roman"/>
        </w:rPr>
      </w:pPr>
      <w:r>
        <w:rPr>
          <w:rFonts w:ascii="Times New Roman" w:hAnsi="Times New Roman" w:cs="Times New Roman"/>
        </w:rPr>
        <w:t>Average starting CCAPS</w:t>
      </w:r>
    </w:p>
    <w:p w14:paraId="0E0A805D" w14:textId="04063823" w:rsidR="003E65A9" w:rsidRPr="003E65A9" w:rsidRDefault="00776C41" w:rsidP="003E65A9">
      <w:pPr>
        <w:pStyle w:val="ListParagraph"/>
        <w:numPr>
          <w:ilvl w:val="2"/>
          <w:numId w:val="2"/>
        </w:numPr>
        <w:rPr>
          <w:rFonts w:ascii="Times New Roman" w:hAnsi="Times New Roman" w:cs="Times New Roman"/>
        </w:rPr>
      </w:pPr>
      <w:r>
        <w:rPr>
          <w:rFonts w:ascii="Times New Roman" w:hAnsi="Times New Roman" w:cs="Times New Roman"/>
        </w:rPr>
        <w:t>Average # of sessions</w:t>
      </w:r>
    </w:p>
    <w:p w14:paraId="1872EAA6" w14:textId="6E5F66F9" w:rsidR="00706045" w:rsidRDefault="00706045" w:rsidP="00706045">
      <w:pPr>
        <w:rPr>
          <w:rFonts w:ascii="Times New Roman" w:hAnsi="Times New Roman" w:cs="Times New Roman"/>
        </w:rPr>
      </w:pPr>
    </w:p>
    <w:p w14:paraId="6908657E" w14:textId="02EAE1FC" w:rsidR="00105E4F" w:rsidRPr="00105E4F" w:rsidRDefault="00706045" w:rsidP="00105E4F">
      <w:pPr>
        <w:jc w:val="center"/>
        <w:rPr>
          <w:rFonts w:ascii="Times New Roman" w:hAnsi="Times New Roman" w:cs="Times New Roman"/>
          <w:b/>
        </w:rPr>
      </w:pPr>
      <w:r>
        <w:rPr>
          <w:rFonts w:ascii="Times New Roman" w:hAnsi="Times New Roman" w:cs="Times New Roman"/>
          <w:b/>
        </w:rPr>
        <w:t>Discussion</w:t>
      </w:r>
    </w:p>
    <w:p w14:paraId="1A7F3F56" w14:textId="493D7832" w:rsidR="00EF130A" w:rsidRPr="00105E4F" w:rsidRDefault="00105E4F" w:rsidP="00300E27">
      <w:pPr>
        <w:pStyle w:val="ListParagraph"/>
        <w:numPr>
          <w:ilvl w:val="0"/>
          <w:numId w:val="2"/>
        </w:numPr>
        <w:rPr>
          <w:rFonts w:ascii="Times New Roman" w:hAnsi="Times New Roman" w:cs="Times New Roman"/>
        </w:rPr>
      </w:pPr>
      <w:r w:rsidRPr="00105E4F">
        <w:rPr>
          <w:rFonts w:ascii="Times New Roman" w:hAnsi="Times New Roman" w:cs="Times New Roman"/>
        </w:rPr>
        <w:t xml:space="preserve">After the implementation of the new CCAPS report, therapists who used both the old and new reports noted trickle down effects into how they conducted therapy, beyond the actual changes to the CCAPS report. In a focus group, many indicated that they brought the new CCAPS report into therapy to review with a client more because the report was more interpretable, and the visual depiction of distress scores over time sparked conversations about how therapy was progressing and guided the focus of the session. </w:t>
      </w:r>
      <w:r w:rsidR="00EF130A" w:rsidRPr="00105E4F">
        <w:rPr>
          <w:rFonts w:ascii="Times New Roman" w:hAnsi="Times New Roman" w:cs="Times New Roman"/>
        </w:rPr>
        <w:t xml:space="preserve">Although this study makes a contribution to the overall literature on feedback’s effectiveness and begins to </w:t>
      </w:r>
      <w:r w:rsidR="005A5BCA" w:rsidRPr="00105E4F">
        <w:rPr>
          <w:rFonts w:ascii="Times New Roman" w:hAnsi="Times New Roman" w:cs="Times New Roman"/>
        </w:rPr>
        <w:t xml:space="preserve">answer questions around </w:t>
      </w:r>
      <w:r w:rsidR="00571A7A" w:rsidRPr="00105E4F">
        <w:rPr>
          <w:rFonts w:ascii="Times New Roman" w:hAnsi="Times New Roman" w:cs="Times New Roman"/>
        </w:rPr>
        <w:t>client contributions to feedback’s effectiveness, as Lambert et al</w:t>
      </w:r>
      <w:r w:rsidR="00A50DE0" w:rsidRPr="00105E4F">
        <w:rPr>
          <w:rFonts w:ascii="Times New Roman" w:hAnsi="Times New Roman" w:cs="Times New Roman"/>
        </w:rPr>
        <w:t>.</w:t>
      </w:r>
      <w:r w:rsidR="000A2A46" w:rsidRPr="00105E4F">
        <w:rPr>
          <w:rFonts w:ascii="Times New Roman" w:hAnsi="Times New Roman" w:cs="Times New Roman"/>
        </w:rPr>
        <w:t xml:space="preserve"> note, there is still significant work to be done to further identify therapist and </w:t>
      </w:r>
      <w:r w:rsidR="00A50DE0" w:rsidRPr="00105E4F">
        <w:rPr>
          <w:rFonts w:ascii="Times New Roman" w:hAnsi="Times New Roman" w:cs="Times New Roman"/>
        </w:rPr>
        <w:t xml:space="preserve">contextual factors related to feedback’s effect. In that vein, there are a number of important questions that this study raises but was unable to answer. </w:t>
      </w:r>
    </w:p>
    <w:p w14:paraId="551CCF34" w14:textId="28BDF57B" w:rsidR="00AB6173" w:rsidRDefault="00706045" w:rsidP="00AB6173">
      <w:pPr>
        <w:pStyle w:val="ListParagraph"/>
        <w:numPr>
          <w:ilvl w:val="0"/>
          <w:numId w:val="2"/>
        </w:numPr>
        <w:rPr>
          <w:rFonts w:ascii="Times New Roman" w:hAnsi="Times New Roman" w:cs="Times New Roman"/>
        </w:rPr>
      </w:pPr>
      <w:r>
        <w:rPr>
          <w:rFonts w:ascii="Times New Roman" w:hAnsi="Times New Roman" w:cs="Times New Roman"/>
        </w:rPr>
        <w:t>Important questions we weren’t able to answer</w:t>
      </w:r>
    </w:p>
    <w:p w14:paraId="17351226" w14:textId="36C9C229" w:rsidR="00AB6173" w:rsidRPr="00AB6173" w:rsidRDefault="00AB6173" w:rsidP="00AB6173">
      <w:pPr>
        <w:pStyle w:val="ListParagraph"/>
        <w:numPr>
          <w:ilvl w:val="1"/>
          <w:numId w:val="2"/>
        </w:numPr>
        <w:rPr>
          <w:rFonts w:ascii="Times New Roman" w:hAnsi="Times New Roman" w:cs="Times New Roman"/>
        </w:rPr>
      </w:pPr>
      <w:r w:rsidRPr="00AB6173">
        <w:rPr>
          <w:rFonts w:ascii="Times New Roman" w:hAnsi="Times New Roman" w:cs="Times New Roman"/>
        </w:rPr>
        <w:t>How often were therap</w:t>
      </w:r>
      <w:r>
        <w:rPr>
          <w:rFonts w:ascii="Times New Roman" w:hAnsi="Times New Roman" w:cs="Times New Roman"/>
        </w:rPr>
        <w:t>ists attending to the CCAPS and specifically to the feedback it provided? Does this mediate its effectiveness? We’d hope so!</w:t>
      </w:r>
    </w:p>
    <w:p w14:paraId="6EA915B8" w14:textId="44FB1D36" w:rsidR="00706045" w:rsidRDefault="00706045" w:rsidP="00706045">
      <w:pPr>
        <w:pStyle w:val="ListParagraph"/>
        <w:numPr>
          <w:ilvl w:val="1"/>
          <w:numId w:val="2"/>
        </w:numPr>
        <w:rPr>
          <w:rFonts w:ascii="Times New Roman" w:hAnsi="Times New Roman" w:cs="Times New Roman"/>
        </w:rPr>
      </w:pPr>
      <w:r>
        <w:rPr>
          <w:rFonts w:ascii="Times New Roman" w:hAnsi="Times New Roman" w:cs="Times New Roman"/>
        </w:rPr>
        <w:t xml:space="preserve">Does the effect differ based on whether therapists discussed feedback, or </w:t>
      </w:r>
      <w:r w:rsidR="00AB6173">
        <w:rPr>
          <w:rFonts w:ascii="Times New Roman" w:hAnsi="Times New Roman" w:cs="Times New Roman"/>
        </w:rPr>
        <w:t>CCAPS</w:t>
      </w:r>
      <w:r>
        <w:rPr>
          <w:rFonts w:ascii="Times New Roman" w:hAnsi="Times New Roman" w:cs="Times New Roman"/>
        </w:rPr>
        <w:t xml:space="preserve"> scores </w:t>
      </w:r>
      <w:r w:rsidR="00AB6173">
        <w:rPr>
          <w:rFonts w:ascii="Times New Roman" w:hAnsi="Times New Roman" w:cs="Times New Roman"/>
        </w:rPr>
        <w:t>generally</w:t>
      </w:r>
      <w:r>
        <w:rPr>
          <w:rFonts w:ascii="Times New Roman" w:hAnsi="Times New Roman" w:cs="Times New Roman"/>
        </w:rPr>
        <w:t>, with clients?</w:t>
      </w:r>
    </w:p>
    <w:p w14:paraId="77A1B771" w14:textId="1AACD974" w:rsidR="00706045" w:rsidRPr="00706045" w:rsidRDefault="00706045" w:rsidP="00706045">
      <w:pPr>
        <w:pStyle w:val="ListParagraph"/>
        <w:numPr>
          <w:ilvl w:val="2"/>
          <w:numId w:val="2"/>
        </w:numPr>
        <w:rPr>
          <w:rFonts w:ascii="Times New Roman" w:hAnsi="Times New Roman" w:cs="Times New Roman"/>
        </w:rPr>
      </w:pPr>
      <w:r>
        <w:rPr>
          <w:rFonts w:ascii="Times New Roman" w:hAnsi="Times New Roman" w:cs="Times New Roman"/>
        </w:rPr>
        <w:t>It’s not clear whether providing FB to both clients and therapists is more effective than providing to therapists alone</w:t>
      </w:r>
    </w:p>
    <w:p w14:paraId="0AAA1E57" w14:textId="77777777" w:rsidR="00706045" w:rsidRDefault="00706045" w:rsidP="00706045">
      <w:pPr>
        <w:pStyle w:val="ListParagraph"/>
        <w:numPr>
          <w:ilvl w:val="3"/>
          <w:numId w:val="1"/>
        </w:numPr>
        <w:rPr>
          <w:rFonts w:ascii="Times New Roman" w:hAnsi="Times New Roman" w:cs="Times New Roman"/>
        </w:rPr>
      </w:pPr>
      <w:r>
        <w:rPr>
          <w:rFonts w:ascii="Times New Roman" w:hAnsi="Times New Roman" w:cs="Times New Roman"/>
        </w:rPr>
        <w:t xml:space="preserve">No diffe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Shimokawa et al., 2010)</w:t>
      </w:r>
      <w:r>
        <w:rPr>
          <w:rFonts w:ascii="Times New Roman" w:hAnsi="Times New Roman" w:cs="Times New Roman"/>
        </w:rPr>
        <w:fldChar w:fldCharType="end"/>
      </w:r>
    </w:p>
    <w:p w14:paraId="2928F062" w14:textId="64995AA8" w:rsidR="00097356" w:rsidRDefault="00706045" w:rsidP="00097356">
      <w:pPr>
        <w:pStyle w:val="ListParagraph"/>
        <w:numPr>
          <w:ilvl w:val="3"/>
          <w:numId w:val="1"/>
        </w:numPr>
        <w:rPr>
          <w:rFonts w:ascii="Times New Roman" w:hAnsi="Times New Roman" w:cs="Times New Roman"/>
        </w:rPr>
      </w:pPr>
      <w:r>
        <w:rPr>
          <w:rFonts w:ascii="Times New Roman" w:hAnsi="Times New Roman" w:cs="Times New Roman"/>
        </w:rPr>
        <w:t xml:space="preserve">More effective when given to both </w:t>
      </w:r>
      <w:r>
        <w:rPr>
          <w:rFonts w:ascii="Times New Roman" w:hAnsi="Times New Roman" w:cs="Times New Roman"/>
        </w:rPr>
        <w:fldChar w:fldCharType="begin" w:fldLock="1"/>
      </w:r>
      <w:r w:rsidR="00433B3E">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et al., 2009)","plainTextFormattedCitation":"(Knaup et al., 2009)","previouslyFormattedCitation":"(Knaup et al.,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et al., 2009)</w:t>
      </w:r>
      <w:r>
        <w:rPr>
          <w:rFonts w:ascii="Times New Roman" w:hAnsi="Times New Roman" w:cs="Times New Roman"/>
        </w:rPr>
        <w:fldChar w:fldCharType="end"/>
      </w:r>
    </w:p>
    <w:p w14:paraId="77FF4622" w14:textId="2E87C1F7" w:rsidR="00AB6173" w:rsidRPr="00097356" w:rsidRDefault="00AB6173" w:rsidP="00097356">
      <w:pPr>
        <w:pStyle w:val="ListParagraph"/>
        <w:numPr>
          <w:ilvl w:val="1"/>
          <w:numId w:val="1"/>
        </w:numPr>
        <w:rPr>
          <w:rFonts w:ascii="Times New Roman" w:hAnsi="Times New Roman" w:cs="Times New Roman"/>
        </w:rPr>
      </w:pPr>
      <w:r w:rsidRPr="00097356">
        <w:rPr>
          <w:rFonts w:ascii="Times New Roman" w:hAnsi="Times New Roman" w:cs="Times New Roman"/>
        </w:rPr>
        <w:t>At a therapist level and structural center level, is the effectiveness of the new feedback system moderated by attitudes toward outcome monitoring or towards a change in routine? For example, a feeling that the change was imposed top down by center administrators could attenuate its effectiveness, potentially through therapists not attending to the feedback.</w:t>
      </w:r>
    </w:p>
    <w:p w14:paraId="708C602D" w14:textId="7CC67A6D" w:rsidR="001D1EF1" w:rsidRPr="001D1EF1" w:rsidRDefault="001D1EF1" w:rsidP="00DE0FD3">
      <w:pPr>
        <w:pStyle w:val="ListParagraph"/>
        <w:numPr>
          <w:ilvl w:val="1"/>
          <w:numId w:val="3"/>
        </w:numPr>
        <w:rPr>
          <w:rFonts w:ascii="Times New Roman" w:hAnsi="Times New Roman" w:cs="Times New Roman"/>
        </w:rPr>
      </w:pPr>
      <w:r>
        <w:rPr>
          <w:rFonts w:ascii="Times New Roman" w:hAnsi="Times New Roman" w:cs="Times New Roman"/>
        </w:rPr>
        <w:t>Is the effectiveness moderated by the way in which the new CCAPS system was introduced and if there was any training surrounding it?</w:t>
      </w:r>
    </w:p>
    <w:p w14:paraId="3D9861E3" w14:textId="6C6F2F47" w:rsidR="001D1EF1" w:rsidRDefault="001D1EF1" w:rsidP="00DE0FD3">
      <w:pPr>
        <w:pStyle w:val="ListParagraph"/>
        <w:numPr>
          <w:ilvl w:val="1"/>
          <w:numId w:val="3"/>
        </w:numPr>
        <w:rPr>
          <w:rFonts w:ascii="Times New Roman" w:hAnsi="Times New Roman" w:cs="Times New Roman"/>
        </w:rPr>
      </w:pPr>
      <w:r>
        <w:rPr>
          <w:rFonts w:ascii="Times New Roman" w:hAnsi="Times New Roman" w:cs="Times New Roman"/>
        </w:rPr>
        <w:t>Making sense of the mixed literature on whether FB is effective only for NOT clients using these therapist variables</w:t>
      </w:r>
    </w:p>
    <w:p w14:paraId="4B08AF3A" w14:textId="7E373A5F" w:rsidR="001D1EF1" w:rsidRPr="001D1EF1" w:rsidRDefault="001D1EF1" w:rsidP="001D1EF1">
      <w:pPr>
        <w:pStyle w:val="ListParagraph"/>
        <w:numPr>
          <w:ilvl w:val="2"/>
          <w:numId w:val="1"/>
        </w:numPr>
        <w:rPr>
          <w:rFonts w:ascii="Times New Roman" w:hAnsi="Times New Roman" w:cs="Times New Roman"/>
        </w:rPr>
      </w:pPr>
      <w:r>
        <w:rPr>
          <w:rFonts w:ascii="Times New Roman" w:hAnsi="Times New Roman" w:cs="Times New Roman"/>
        </w:rPr>
        <w:t xml:space="preserve">It may be that the NOT signal itself is impactful if therapists only attend to feedback when a client alerts. This may be the case in systems where therapists carry higher caseloads. If therapists attend to feedback all throughout treatment, even if a client has not alerted (e.g. comparing a client’s visual trajectory to the expected trajectory, noting if a client is getting worse, even if not enough to alert), they may be more likely to see benefits from a feedback system all along, even in the absence of an alert. </w:t>
      </w:r>
      <w:r>
        <w:rPr>
          <w:rFonts w:ascii="Times New Roman" w:hAnsi="Times New Roman" w:cs="Times New Roman"/>
        </w:rPr>
        <w:lastRenderedPageBreak/>
        <w:t xml:space="preserve">This fits with prior research showing that the effectiveness of feedback is moderated by therapists’ belief that FB is useful </w:t>
      </w:r>
      <w:r>
        <w:rPr>
          <w:rFonts w:ascii="Times New Roman" w:hAnsi="Times New Roman" w:cs="Times New Roman"/>
        </w:rPr>
        <w:fldChar w:fldCharType="begin" w:fldLock="1"/>
      </w:r>
      <w:r w:rsidR="0044149A">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et al., 2012)"},"properties":{"noteIndex":0},"schema":"https://github.com/citation-style-language/schema/raw/master/csl-citation.json"}</w:instrText>
      </w:r>
      <w:r>
        <w:rPr>
          <w:rFonts w:ascii="Times New Roman" w:hAnsi="Times New Roman" w:cs="Times New Roman"/>
        </w:rPr>
        <w:fldChar w:fldCharType="separate"/>
      </w:r>
      <w:r w:rsidR="00977DF7" w:rsidRPr="00977DF7">
        <w:rPr>
          <w:rFonts w:ascii="Times New Roman" w:hAnsi="Times New Roman" w:cs="Times New Roman"/>
          <w:noProof/>
        </w:rPr>
        <w:t>(de Jong et al., 2012)</w:t>
      </w:r>
      <w:r>
        <w:rPr>
          <w:rFonts w:ascii="Times New Roman" w:hAnsi="Times New Roman" w:cs="Times New Roman"/>
        </w:rPr>
        <w:fldChar w:fldCharType="end"/>
      </w:r>
      <w:r>
        <w:rPr>
          <w:rFonts w:ascii="Times New Roman" w:hAnsi="Times New Roman" w:cs="Times New Roman"/>
        </w:rPr>
        <w:t xml:space="preserve">. Further </w:t>
      </w:r>
      <w:r w:rsidR="00576D4D">
        <w:rPr>
          <w:rFonts w:ascii="Times New Roman" w:hAnsi="Times New Roman" w:cs="Times New Roman"/>
        </w:rPr>
        <w:t xml:space="preserve">supporting the role of therapist attention to FB, the PCOMS, which explicitly instructs therapists to discuss progress and feedback with patients, has demonstrated positive effects across all patients, not just those who alert </w:t>
      </w:r>
      <w:r w:rsidR="00576D4D" w:rsidRPr="00576D4D">
        <w:rPr>
          <w:rFonts w:ascii="Courier New" w:hAnsi="Courier New" w:cs="Courier New"/>
          <w:highlight w:val="yellow"/>
        </w:rPr>
        <w:t>﻿</w:t>
      </w:r>
      <w:r w:rsidR="00576D4D" w:rsidRPr="00576D4D">
        <w:rPr>
          <w:rFonts w:ascii="Times New Roman" w:hAnsi="Times New Roman" w:cs="Times New Roman"/>
          <w:highlight w:val="yellow"/>
        </w:rPr>
        <w:t xml:space="preserve">(e.g., </w:t>
      </w:r>
      <w:proofErr w:type="spellStart"/>
      <w:r w:rsidR="00576D4D" w:rsidRPr="00576D4D">
        <w:rPr>
          <w:rFonts w:ascii="Times New Roman" w:hAnsi="Times New Roman" w:cs="Times New Roman"/>
          <w:highlight w:val="yellow"/>
        </w:rPr>
        <w:t>Anker</w:t>
      </w:r>
      <w:proofErr w:type="spellEnd"/>
      <w:r w:rsidR="00576D4D" w:rsidRPr="00576D4D">
        <w:rPr>
          <w:rFonts w:ascii="Times New Roman" w:hAnsi="Times New Roman" w:cs="Times New Roman"/>
          <w:highlight w:val="yellow"/>
        </w:rPr>
        <w:t xml:space="preserve">, Duncan, &amp; Sparks, 2009; Reese, </w:t>
      </w:r>
      <w:proofErr w:type="spellStart"/>
      <w:r w:rsidR="00576D4D" w:rsidRPr="00576D4D">
        <w:rPr>
          <w:rFonts w:ascii="Times New Roman" w:hAnsi="Times New Roman" w:cs="Times New Roman"/>
          <w:highlight w:val="yellow"/>
        </w:rPr>
        <w:t>Norsworthy</w:t>
      </w:r>
      <w:proofErr w:type="spellEnd"/>
      <w:r w:rsidR="00576D4D" w:rsidRPr="00576D4D">
        <w:rPr>
          <w:rFonts w:ascii="Times New Roman" w:hAnsi="Times New Roman" w:cs="Times New Roman"/>
          <w:highlight w:val="yellow"/>
        </w:rPr>
        <w:t xml:space="preserve">, &amp; Rowlands, 2009; Reese, </w:t>
      </w:r>
      <w:proofErr w:type="spellStart"/>
      <w:r w:rsidR="00576D4D" w:rsidRPr="00576D4D">
        <w:rPr>
          <w:rFonts w:ascii="Times New Roman" w:hAnsi="Times New Roman" w:cs="Times New Roman"/>
          <w:highlight w:val="yellow"/>
        </w:rPr>
        <w:t>Toland</w:t>
      </w:r>
      <w:proofErr w:type="spellEnd"/>
      <w:r w:rsidR="00576D4D" w:rsidRPr="00576D4D">
        <w:rPr>
          <w:rFonts w:ascii="Times New Roman" w:hAnsi="Times New Roman" w:cs="Times New Roman"/>
          <w:highlight w:val="yellow"/>
        </w:rPr>
        <w:t xml:space="preserve">, </w:t>
      </w:r>
      <w:proofErr w:type="spellStart"/>
      <w:r w:rsidR="00576D4D" w:rsidRPr="00576D4D">
        <w:rPr>
          <w:rFonts w:ascii="Times New Roman" w:hAnsi="Times New Roman" w:cs="Times New Roman"/>
          <w:highlight w:val="yellow"/>
        </w:rPr>
        <w:t>Slone</w:t>
      </w:r>
      <w:proofErr w:type="spellEnd"/>
      <w:r w:rsidR="00576D4D" w:rsidRPr="00576D4D">
        <w:rPr>
          <w:rFonts w:ascii="Times New Roman" w:hAnsi="Times New Roman" w:cs="Times New Roman"/>
          <w:highlight w:val="yellow"/>
        </w:rPr>
        <w:t xml:space="preserve">, &amp; </w:t>
      </w:r>
      <w:proofErr w:type="spellStart"/>
      <w:r w:rsidR="00576D4D" w:rsidRPr="00576D4D">
        <w:rPr>
          <w:rFonts w:ascii="Times New Roman" w:hAnsi="Times New Roman" w:cs="Times New Roman"/>
          <w:highlight w:val="yellow"/>
        </w:rPr>
        <w:t>Norsworthy</w:t>
      </w:r>
      <w:proofErr w:type="spellEnd"/>
      <w:r w:rsidR="00576D4D" w:rsidRPr="00576D4D">
        <w:rPr>
          <w:rFonts w:ascii="Times New Roman" w:hAnsi="Times New Roman" w:cs="Times New Roman"/>
          <w:highlight w:val="yellow"/>
        </w:rPr>
        <w:t>, 2010)</w:t>
      </w:r>
      <w:r w:rsidR="00576D4D" w:rsidRPr="00576D4D">
        <w:rPr>
          <w:rFonts w:ascii="Times New Roman" w:hAnsi="Times New Roman" w:cs="Times New Roman"/>
        </w:rPr>
        <w:t xml:space="preserve">, although this is not conclusive, as the PCOMS varies from other FB systems in other ways as well. </w:t>
      </w:r>
    </w:p>
    <w:p w14:paraId="3F690481" w14:textId="1D9FAE21" w:rsidR="00706045" w:rsidRDefault="0090141E" w:rsidP="00706045">
      <w:pPr>
        <w:pStyle w:val="ListParagraph"/>
        <w:numPr>
          <w:ilvl w:val="0"/>
          <w:numId w:val="1"/>
        </w:numPr>
        <w:rPr>
          <w:rFonts w:ascii="Times New Roman" w:hAnsi="Times New Roman" w:cs="Times New Roman"/>
        </w:rPr>
      </w:pPr>
      <w:r>
        <w:rPr>
          <w:rFonts w:ascii="Times New Roman" w:hAnsi="Times New Roman" w:cs="Times New Roman"/>
        </w:rPr>
        <w:t>Limitations</w:t>
      </w:r>
    </w:p>
    <w:p w14:paraId="11E7DEFD" w14:textId="6A911723" w:rsidR="0090141E" w:rsidRDefault="0090141E" w:rsidP="0090141E">
      <w:pPr>
        <w:pStyle w:val="ListParagraph"/>
        <w:numPr>
          <w:ilvl w:val="1"/>
          <w:numId w:val="1"/>
        </w:numPr>
        <w:rPr>
          <w:rFonts w:ascii="Times New Roman" w:hAnsi="Times New Roman" w:cs="Times New Roman"/>
        </w:rPr>
      </w:pPr>
      <w:r>
        <w:rPr>
          <w:rFonts w:ascii="Times New Roman" w:hAnsi="Times New Roman" w:cs="Times New Roman"/>
        </w:rPr>
        <w:t>Not an RCT, and no true comparison group available</w:t>
      </w:r>
      <w:r w:rsidR="00EF0667">
        <w:rPr>
          <w:rFonts w:ascii="Times New Roman" w:hAnsi="Times New Roman" w:cs="Times New Roman"/>
        </w:rPr>
        <w:t xml:space="preserve"> to control for temporality</w:t>
      </w:r>
    </w:p>
    <w:p w14:paraId="025168EC" w14:textId="63DAA33D" w:rsidR="00EE0E42" w:rsidRDefault="00EE0E42" w:rsidP="0090141E">
      <w:pPr>
        <w:pStyle w:val="ListParagraph"/>
        <w:numPr>
          <w:ilvl w:val="1"/>
          <w:numId w:val="1"/>
        </w:numPr>
        <w:rPr>
          <w:rFonts w:ascii="Times New Roman" w:hAnsi="Times New Roman" w:cs="Times New Roman"/>
        </w:rPr>
      </w:pPr>
      <w:r>
        <w:rPr>
          <w:rFonts w:ascii="Times New Roman" w:hAnsi="Times New Roman" w:cs="Times New Roman"/>
        </w:rPr>
        <w:t>Can’t rule out the effect of time, which was</w:t>
      </w:r>
      <w:r w:rsidR="004361A8">
        <w:rPr>
          <w:rFonts w:ascii="Times New Roman" w:hAnsi="Times New Roman" w:cs="Times New Roman"/>
        </w:rPr>
        <w:t xml:space="preserve"> </w:t>
      </w:r>
      <w:r>
        <w:rPr>
          <w:rFonts w:ascii="Times New Roman" w:hAnsi="Times New Roman" w:cs="Times New Roman"/>
        </w:rPr>
        <w:t xml:space="preserve">confounded with the introduction of the profile </w:t>
      </w:r>
      <w:r w:rsidR="001174E2">
        <w:rPr>
          <w:rFonts w:ascii="Times New Roman" w:hAnsi="Times New Roman" w:cs="Times New Roman"/>
        </w:rPr>
        <w:t>report</w:t>
      </w:r>
    </w:p>
    <w:p w14:paraId="5D3F50A8" w14:textId="57F092E8" w:rsidR="00444CC0" w:rsidRDefault="00444CC0" w:rsidP="00444CC0">
      <w:pPr>
        <w:rPr>
          <w:rFonts w:ascii="Times New Roman" w:hAnsi="Times New Roman" w:cs="Times New Roman"/>
        </w:rPr>
      </w:pPr>
    </w:p>
    <w:p w14:paraId="4340B3A9" w14:textId="24392B05" w:rsidR="00444CC0" w:rsidRDefault="00444CC0" w:rsidP="00444CC0">
      <w:pPr>
        <w:rPr>
          <w:rFonts w:ascii="Times New Roman" w:hAnsi="Times New Roman" w:cs="Times New Roman"/>
        </w:rPr>
      </w:pPr>
    </w:p>
    <w:p w14:paraId="40342360" w14:textId="5032C538" w:rsidR="00444CC0" w:rsidRPr="00083FAD" w:rsidRDefault="00444CC0" w:rsidP="00444CC0">
      <w:pPr>
        <w:rPr>
          <w:rFonts w:ascii="Times New Roman" w:hAnsi="Times New Roman" w:cs="Times New Roman"/>
          <w:b/>
          <w:bCs/>
        </w:rPr>
      </w:pPr>
      <w:r w:rsidRPr="00083FAD">
        <w:rPr>
          <w:rFonts w:ascii="Times New Roman" w:hAnsi="Times New Roman" w:cs="Times New Roman"/>
          <w:b/>
          <w:bCs/>
        </w:rPr>
        <w:t>Stuff from the intro that doesn’t currently have a home</w:t>
      </w:r>
    </w:p>
    <w:p w14:paraId="571C842B" w14:textId="5D6F714A" w:rsidR="004C6E5B" w:rsidRPr="00E75D55" w:rsidRDefault="00444CC0" w:rsidP="00E75D55">
      <w:pPr>
        <w:pStyle w:val="ListParagraph"/>
        <w:numPr>
          <w:ilvl w:val="0"/>
          <w:numId w:val="1"/>
        </w:numPr>
        <w:rPr>
          <w:rFonts w:ascii="Times New Roman" w:hAnsi="Times New Roman" w:cs="Times New Roman"/>
        </w:rPr>
      </w:pPr>
      <w:r>
        <w:rPr>
          <w:rFonts w:ascii="Times New Roman" w:hAnsi="Times New Roman" w:cs="Times New Roman"/>
        </w:rPr>
        <w:t>Giving feedback to both clients and therapists produces better outcomes (</w:t>
      </w:r>
      <w:proofErr w:type="spellStart"/>
      <w:r w:rsidRPr="00620556">
        <w:rPr>
          <w:rFonts w:ascii="Times New Roman" w:hAnsi="Times New Roman" w:cs="Times New Roman"/>
          <w:highlight w:val="yellow"/>
        </w:rPr>
        <w:t>Knaup</w:t>
      </w:r>
      <w:proofErr w:type="spellEnd"/>
      <w:r w:rsidRPr="00620556">
        <w:rPr>
          <w:rFonts w:ascii="Times New Roman" w:hAnsi="Times New Roman" w:cs="Times New Roman"/>
          <w:highlight w:val="yellow"/>
        </w:rPr>
        <w:t xml:space="preserve"> al, 2009</w:t>
      </w:r>
      <w:r>
        <w:rPr>
          <w:rFonts w:ascii="Times New Roman" w:hAnsi="Times New Roman" w:cs="Times New Roman"/>
        </w:rPr>
        <w:t>)</w:t>
      </w:r>
    </w:p>
    <w:p w14:paraId="410AD1B9" w14:textId="28DF7508" w:rsidR="004C6E5B" w:rsidRPr="00E75D55" w:rsidRDefault="004C6E5B" w:rsidP="00E75D55">
      <w:pPr>
        <w:pStyle w:val="ListParagraph"/>
        <w:numPr>
          <w:ilvl w:val="0"/>
          <w:numId w:val="1"/>
        </w:numPr>
        <w:rPr>
          <w:rFonts w:ascii="Times New Roman" w:hAnsi="Times New Roman" w:cs="Times New Roman"/>
        </w:rPr>
      </w:pPr>
      <w:r w:rsidRPr="003C7454">
        <w:rPr>
          <w:rFonts w:ascii="Times New Roman" w:hAnsi="Times New Roman" w:cs="Times New Roman"/>
        </w:rPr>
        <w:t xml:space="preserve">OQ predicts deterioration in 85-100% of cases, with some false positives </w:t>
      </w:r>
      <w:r w:rsidRPr="003C7454">
        <w:rPr>
          <w:rFonts w:ascii="Times New Roman" w:hAnsi="Times New Roman" w:cs="Times New Roman"/>
        </w:rPr>
        <w:fldChar w:fldCharType="begin" w:fldLock="1"/>
      </w:r>
      <w:r>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Whipple, &amp; Kleinstäuber, 2018)"},"properties":{"noteIndex":0},"schema":"https://github.com/citation-style-language/schema/raw/master/csl-citation.json"}</w:instrText>
      </w:r>
      <w:r w:rsidRPr="003C7454">
        <w:rPr>
          <w:rFonts w:ascii="Times New Roman" w:hAnsi="Times New Roman" w:cs="Times New Roman"/>
        </w:rPr>
        <w:fldChar w:fldCharType="separate"/>
      </w:r>
      <w:r w:rsidRPr="00433B3E">
        <w:rPr>
          <w:rFonts w:ascii="Times New Roman" w:hAnsi="Times New Roman" w:cs="Times New Roman"/>
          <w:noProof/>
        </w:rPr>
        <w:t>(Lambert et al., 2018)</w:t>
      </w:r>
      <w:r w:rsidRPr="003C7454">
        <w:rPr>
          <w:rFonts w:ascii="Times New Roman" w:hAnsi="Times New Roman" w:cs="Times New Roman"/>
        </w:rPr>
        <w:fldChar w:fldCharType="end"/>
      </w:r>
    </w:p>
    <w:p w14:paraId="52D40931" w14:textId="458CAE62" w:rsidR="00C30E37" w:rsidRDefault="00C30E37" w:rsidP="00C30E37">
      <w:pPr>
        <w:pStyle w:val="ListParagraph"/>
        <w:numPr>
          <w:ilvl w:val="0"/>
          <w:numId w:val="1"/>
        </w:numPr>
        <w:rPr>
          <w:rFonts w:ascii="Times New Roman" w:hAnsi="Times New Roman" w:cs="Times New Roman"/>
        </w:rPr>
      </w:pPr>
      <w:commentRangeStart w:id="5"/>
      <w:r>
        <w:rPr>
          <w:rFonts w:ascii="Times New Roman" w:hAnsi="Times New Roman" w:cs="Times New Roman"/>
        </w:rPr>
        <w:t>Is it the alert that improves outcomes?</w:t>
      </w:r>
      <w:commentRangeEnd w:id="5"/>
      <w:r w:rsidR="0073527D">
        <w:rPr>
          <w:rStyle w:val="CommentReference"/>
        </w:rPr>
        <w:commentReference w:id="5"/>
      </w:r>
    </w:p>
    <w:p w14:paraId="2B71810E" w14:textId="77777777" w:rsidR="00C30E37" w:rsidRPr="000F7C39" w:rsidRDefault="00C30E37" w:rsidP="00C30E37">
      <w:pPr>
        <w:pStyle w:val="ListParagraph"/>
        <w:numPr>
          <w:ilvl w:val="1"/>
          <w:numId w:val="1"/>
        </w:numPr>
        <w:rPr>
          <w:rFonts w:ascii="Times New Roman" w:hAnsi="Times New Roman" w:cs="Times New Roman"/>
        </w:rPr>
      </w:pPr>
      <w:r w:rsidRPr="000F7C39">
        <w:rPr>
          <w:rFonts w:ascii="Times New Roman" w:hAnsi="Times New Roman" w:cs="Times New Roman"/>
        </w:rPr>
        <w:t xml:space="preserve">Trajectories of NOT patients were similar in FB and NFB conditions until the therapist in the FB condition was signaled that the patient was off track, but from that point forward the outcomes of patients in the FB condition improved significantly more than those in the NFB condition </w:t>
      </w:r>
      <w:r w:rsidRPr="000F7C39">
        <w:rPr>
          <w:rFonts w:ascii="Times New Roman" w:hAnsi="Times New Roman" w:cs="Times New Roman"/>
        </w:rPr>
        <w:fldChar w:fldCharType="begin" w:fldLock="1"/>
      </w:r>
      <w:r w:rsidRPr="000F7C39">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Probst et al., 2013)","plainTextFormattedCitation":"(Probst et al., 2013)","previouslyFormattedCitation":"(Probst et al., 2013)"},"properties":{"noteIndex":0},"schema":"https://github.com/citation-style-language/schema/raw/master/csl-citation.json"}</w:instrText>
      </w:r>
      <w:r w:rsidRPr="000F7C39">
        <w:rPr>
          <w:rFonts w:ascii="Times New Roman" w:hAnsi="Times New Roman" w:cs="Times New Roman"/>
        </w:rPr>
        <w:fldChar w:fldCharType="separate"/>
      </w:r>
      <w:r w:rsidRPr="000F7C39">
        <w:rPr>
          <w:rFonts w:ascii="Times New Roman" w:hAnsi="Times New Roman" w:cs="Times New Roman"/>
          <w:noProof/>
        </w:rPr>
        <w:t>(Probst et al., 2013)</w:t>
      </w:r>
      <w:r w:rsidRPr="000F7C39">
        <w:rPr>
          <w:rFonts w:ascii="Times New Roman" w:hAnsi="Times New Roman" w:cs="Times New Roman"/>
        </w:rPr>
        <w:fldChar w:fldCharType="end"/>
      </w:r>
    </w:p>
    <w:p w14:paraId="3C70D146" w14:textId="77777777" w:rsidR="00C30E37" w:rsidRDefault="00C30E37" w:rsidP="00C30E37">
      <w:pPr>
        <w:pStyle w:val="ListParagraph"/>
        <w:numPr>
          <w:ilvl w:val="1"/>
          <w:numId w:val="1"/>
        </w:numPr>
        <w:rPr>
          <w:rFonts w:ascii="Times New Roman" w:hAnsi="Times New Roman" w:cs="Times New Roman"/>
        </w:rPr>
      </w:pPr>
      <w:r>
        <w:rPr>
          <w:rFonts w:ascii="Times New Roman" w:hAnsi="Times New Roman" w:cs="Times New Roman"/>
        </w:rPr>
        <w:t xml:space="preserve">Same percentage of clients in feedback and no feedback conditions go off trac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E239C2">
        <w:rPr>
          <w:rFonts w:ascii="Times New Roman" w:hAnsi="Times New Roman" w:cs="Times New Roman"/>
          <w:noProof/>
        </w:rPr>
        <w:t>(Amble, Gude, Stubdal, et al., 2015)</w:t>
      </w:r>
      <w:r>
        <w:rPr>
          <w:rFonts w:ascii="Times New Roman" w:hAnsi="Times New Roman" w:cs="Times New Roman"/>
        </w:rPr>
        <w:fldChar w:fldCharType="end"/>
      </w:r>
      <w:r>
        <w:rPr>
          <w:rFonts w:ascii="Times New Roman" w:hAnsi="Times New Roman" w:cs="Times New Roman"/>
        </w:rPr>
        <w:t xml:space="preserve">. </w:t>
      </w:r>
    </w:p>
    <w:p w14:paraId="4F194671" w14:textId="77777777" w:rsidR="00C30E37" w:rsidRDefault="00C30E37" w:rsidP="00C30E37">
      <w:pPr>
        <w:pStyle w:val="ListParagraph"/>
        <w:numPr>
          <w:ilvl w:val="1"/>
          <w:numId w:val="1"/>
        </w:numPr>
        <w:rPr>
          <w:rFonts w:ascii="Times New Roman" w:hAnsi="Times New Roman" w:cs="Times New Roman"/>
        </w:rPr>
      </w:pPr>
      <w:r>
        <w:rPr>
          <w:rFonts w:ascii="Times New Roman" w:hAnsi="Times New Roman" w:cs="Times New Roman"/>
        </w:rPr>
        <w:t xml:space="preserve">Clients in feedback and no feedback conditions who went off track had similar trajectories up to the point that the feedback condition clients received feedback, at which point their trajectory departed, indicating that the off track feedback was the effective compon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90141E">
        <w:rPr>
          <w:rFonts w:ascii="Times New Roman" w:hAnsi="Times New Roman" w:cs="Times New Roman"/>
          <w:noProof/>
        </w:rPr>
        <w:t>(Amble, Gude, Stubdal, et al., 2015)</w:t>
      </w:r>
      <w:r>
        <w:rPr>
          <w:rFonts w:ascii="Times New Roman" w:hAnsi="Times New Roman" w:cs="Times New Roman"/>
        </w:rPr>
        <w:fldChar w:fldCharType="end"/>
      </w:r>
    </w:p>
    <w:p w14:paraId="17B038FE" w14:textId="77777777" w:rsidR="00C30E37" w:rsidRDefault="00C30E37" w:rsidP="00C30E37">
      <w:pPr>
        <w:pStyle w:val="ListParagraph"/>
        <w:numPr>
          <w:ilvl w:val="1"/>
          <w:numId w:val="1"/>
        </w:numPr>
        <w:rPr>
          <w:rFonts w:ascii="Times New Roman" w:hAnsi="Times New Roman" w:cs="Times New Roman"/>
        </w:rPr>
      </w:pPr>
      <w:r>
        <w:rPr>
          <w:rFonts w:ascii="Times New Roman" w:hAnsi="Times New Roman" w:cs="Times New Roman"/>
        </w:rPr>
        <w:t xml:space="preserve">Some research shows that slopes do change after a client receives an aler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Probst et al., 2013; Simon, Lambert, Harris, Busath, &amp; Vazquez, 2012)</w:t>
      </w:r>
      <w:r>
        <w:rPr>
          <w:rFonts w:ascii="Times New Roman" w:hAnsi="Times New Roman" w:cs="Times New Roman"/>
        </w:rPr>
        <w:fldChar w:fldCharType="end"/>
      </w:r>
      <w:r>
        <w:rPr>
          <w:rFonts w:ascii="Times New Roman" w:hAnsi="Times New Roman" w:cs="Times New Roman"/>
        </w:rPr>
        <w:t xml:space="preserve">, but other research did not find an effect of feedback alert on slop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Stubdal, &amp; Wampold, 2015)</w:t>
      </w:r>
      <w:r>
        <w:rPr>
          <w:rFonts w:ascii="Times New Roman" w:hAnsi="Times New Roman" w:cs="Times New Roman"/>
        </w:rPr>
        <w:fldChar w:fldCharType="end"/>
      </w:r>
    </w:p>
    <w:p w14:paraId="5E8716E1" w14:textId="6BD54D32" w:rsidR="00C30E37" w:rsidRDefault="00C30E37" w:rsidP="00C30E37">
      <w:pPr>
        <w:pStyle w:val="ListParagraph"/>
        <w:numPr>
          <w:ilvl w:val="1"/>
          <w:numId w:val="1"/>
        </w:numPr>
        <w:rPr>
          <w:rFonts w:ascii="Times New Roman" w:hAnsi="Times New Roman" w:cs="Times New Roman"/>
        </w:rPr>
      </w:pPr>
      <w:r>
        <w:rPr>
          <w:rFonts w:ascii="Times New Roman" w:hAnsi="Times New Roman" w:cs="Times New Roman"/>
        </w:rPr>
        <w:t xml:space="preserve">Although clients’ slopes improved after they received feedback, clients in a no feedback condition also had improved slopes after they went off track (when they would have received feedback), and the post-feedback slopes in the two conditions weren’t significantly different, failing to conclusively conclude that feedback results in improved rate of change. Instead, authors posit that signals tend to occur at high scores which are more likely to regress to the mean, potentially accounting for the decreasing slopes in both cond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et al., 2015)</w:t>
      </w:r>
      <w:r>
        <w:rPr>
          <w:rFonts w:ascii="Times New Roman" w:hAnsi="Times New Roman" w:cs="Times New Roman"/>
        </w:rPr>
        <w:fldChar w:fldCharType="end"/>
      </w:r>
    </w:p>
    <w:p w14:paraId="70FF5BF1" w14:textId="2A65A3B4" w:rsidR="00E108DB" w:rsidRDefault="004A1D23" w:rsidP="00E108DB">
      <w:pPr>
        <w:pStyle w:val="ListParagraph"/>
        <w:numPr>
          <w:ilvl w:val="0"/>
          <w:numId w:val="1"/>
        </w:numPr>
        <w:rPr>
          <w:rFonts w:ascii="Times New Roman" w:hAnsi="Times New Roman" w:cs="Times New Roman"/>
        </w:rPr>
      </w:pPr>
      <w:r>
        <w:rPr>
          <w:rFonts w:ascii="Times New Roman" w:hAnsi="Times New Roman" w:cs="Times New Roman"/>
        </w:rPr>
        <w:t>Other research on feedback effects</w:t>
      </w:r>
    </w:p>
    <w:p w14:paraId="14AE4543" w14:textId="77777777" w:rsidR="00976093" w:rsidRDefault="00976093" w:rsidP="004A1D23">
      <w:pPr>
        <w:pStyle w:val="ListParagraph"/>
        <w:numPr>
          <w:ilvl w:val="1"/>
          <w:numId w:val="1"/>
        </w:num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Lambert, &amp; Smart, 2010)","plainTextFormattedCitation":"(Shimokawa, Lambert, &amp; Smart, 2010)","previouslyFormattedCitation":"(Shimokawa, Lambert, &amp; Smart,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Lambert, &amp; Smart, 2010)</w:t>
      </w:r>
      <w:r>
        <w:rPr>
          <w:rFonts w:ascii="Times New Roman" w:hAnsi="Times New Roman" w:cs="Times New Roman"/>
        </w:rPr>
        <w:fldChar w:fldCharType="end"/>
      </w:r>
      <w:r w:rsidRPr="00776C41">
        <w:rPr>
          <w:rFonts w:ascii="Times New Roman" w:hAnsi="Times New Roman" w:cs="Times New Roman"/>
        </w:rPr>
        <w:t xml:space="preserve">. </w:t>
      </w:r>
    </w:p>
    <w:p w14:paraId="7CA3D8A1" w14:textId="77777777" w:rsidR="00976093" w:rsidRPr="003C7454" w:rsidRDefault="00976093" w:rsidP="004A1D23">
      <w:pPr>
        <w:pStyle w:val="ListParagraph"/>
        <w:numPr>
          <w:ilvl w:val="1"/>
          <w:numId w:val="1"/>
        </w:numPr>
        <w:rPr>
          <w:rFonts w:ascii="Times New Roman" w:hAnsi="Times New Roman" w:cs="Times New Roman"/>
        </w:rPr>
      </w:pPr>
      <w:r w:rsidRPr="003C7454">
        <w:rPr>
          <w:rFonts w:ascii="Times New Roman" w:hAnsi="Times New Roman" w:cs="Times New Roman"/>
          <w:highlight w:val="yellow"/>
        </w:rPr>
        <w:t>Ellsworth, Lambert, &amp; Johnson, 2006; Lambert, Whipple, Bishop, et al.,</w:t>
      </w:r>
      <w:r w:rsidRPr="003C7454">
        <w:rPr>
          <w:highlight w:val="yellow"/>
        </w:rPr>
        <w:t xml:space="preserve"> </w:t>
      </w:r>
      <w:r w:rsidRPr="003C7454">
        <w:rPr>
          <w:rFonts w:ascii="Courier New" w:hAnsi="Courier New" w:cs="Courier New"/>
          <w:highlight w:val="yellow"/>
        </w:rPr>
        <w:t>﻿</w:t>
      </w:r>
      <w:r w:rsidRPr="003C7454">
        <w:rPr>
          <w:rFonts w:ascii="Times New Roman" w:hAnsi="Times New Roman" w:cs="Times New Roman"/>
          <w:highlight w:val="yellow"/>
        </w:rPr>
        <w:t xml:space="preserve">2002; Lutz et al., 2006; </w:t>
      </w:r>
      <w:proofErr w:type="spellStart"/>
      <w:r w:rsidRPr="003C7454">
        <w:rPr>
          <w:rFonts w:ascii="Times New Roman" w:hAnsi="Times New Roman" w:cs="Times New Roman"/>
          <w:highlight w:val="yellow"/>
        </w:rPr>
        <w:t>Spielmans</w:t>
      </w:r>
      <w:proofErr w:type="spellEnd"/>
      <w:r w:rsidRPr="003C7454">
        <w:rPr>
          <w:rFonts w:ascii="Times New Roman" w:hAnsi="Times New Roman" w:cs="Times New Roman"/>
          <w:highlight w:val="yellow"/>
        </w:rPr>
        <w:t>, Masters, &amp; Lambert, 2006</w:t>
      </w:r>
    </w:p>
    <w:p w14:paraId="34BA88A8" w14:textId="77777777" w:rsidR="00976093" w:rsidRDefault="00976093" w:rsidP="004A1D23">
      <w:pPr>
        <w:pStyle w:val="ListParagraph"/>
        <w:numPr>
          <w:ilvl w:val="1"/>
          <w:numId w:val="1"/>
        </w:numPr>
        <w:rPr>
          <w:rFonts w:ascii="Times New Roman" w:hAnsi="Times New Roman" w:cs="Times New Roman"/>
        </w:rPr>
      </w:pPr>
      <w:r w:rsidRPr="003C7454">
        <w:rPr>
          <w:rFonts w:ascii="Times New Roman" w:hAnsi="Times New Roman" w:cs="Times New Roman"/>
        </w:rPr>
        <w:lastRenderedPageBreak/>
        <w:t xml:space="preserve">OQ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page":"379-392","title":"Enhancing outcome for potential treatment failures: Therapist–client feedback and clinical support tools","type":"article-journal","volume":"17"},"uris":["http://www.mendeley.com/documents/?uuid=597d7784-f244-421b-8e14-abed52b1e19c"]}],"mendeley":{"formattedCitation":"(Harmon et al., 2007; Lambert &amp; Shimokawa, 2011)","plainTextFormattedCitation":"(Harmon et al., 2007; Lambert &amp; Shimokawa, 2011)","previouslyFormattedCitation":"(Harmon et al., 2007; Lambert &amp; Shimokawa, 2011)"},"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Harmon et al., 2007; Lambert &amp; Shimokawa, 2011)</w:t>
      </w:r>
      <w:r w:rsidRPr="003C7454">
        <w:rPr>
          <w:rFonts w:ascii="Times New Roman" w:hAnsi="Times New Roman" w:cs="Times New Roman"/>
        </w:rPr>
        <w:fldChar w:fldCharType="end"/>
      </w:r>
    </w:p>
    <w:p w14:paraId="73196BB8" w14:textId="77777777" w:rsidR="00976093" w:rsidRPr="00F14104" w:rsidRDefault="00976093" w:rsidP="004A1D23">
      <w:pPr>
        <w:pStyle w:val="ListParagraph"/>
        <w:numPr>
          <w:ilvl w:val="1"/>
          <w:numId w:val="1"/>
        </w:numPr>
        <w:rPr>
          <w:rFonts w:ascii="Times New Roman" w:hAnsi="Times New Roman" w:cs="Times New Roman"/>
        </w:rPr>
      </w:pPr>
      <w:r w:rsidRPr="003C7454">
        <w:rPr>
          <w:rFonts w:ascii="Times New Roman" w:hAnsi="Times New Roman" w:cs="Times New Roman"/>
        </w:rPr>
        <w:t xml:space="preserve">PCOMS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7762","ISSN":"07085591","abstract":"Two continuous monitoring and feedback models have demonstrated gains in randomized clinical trials (RCTs): Lambert's Outcome Questionnaire (OQ) System and the Partners for Change Outcome Management System (PCOMS). This article chronicles the evolution of PCOMS from a simple way to discuss the benefit of services with clients to its emergence as an evidenced based practice to improve outcomes. Although based in Lambert's model, several differences are described: PCOMS is integrated into the ongoing psychotherapy process and includes a transparent discussion of the feedback with the client; PCOMS assesses the alliance every session; and the Outcome Rating Scale, rather than a list of symptoms rated on a Likert Scale, is a clinical tool as well as an outcome instrument that requires collaboration with clients. The research supporting the psychometrics of the measures and the PCOMS intervention is presented and the clinical process summarised. Examples of successful transportation to public behavioural health are offered and an implementation process that values consumer involvement, recovery, social justice, and the needs of the front-line clinician is discussed. With now nine RCTs and American Psychological Association endorsements to support it, it is argued that client-based outcome feedback offers a pragmatic way to transport research to practice. (PsycINFO Database Record (c) 2013 APA, all rights reserved)(journal abstract)","author":[{"dropping-particle":"","family":"Duncan","given":"Barry L.","non-dropping-particle":"","parse-names":false,"suffix":""}],"container-title":"Canadian Psychology","id":"ITEM-1","issue":"2","issued":{"date-parts":[["2012"]]},"page":"93-104","title":"The Partners for Change Outcome Management System (PCOMS): The heart and soul of change project","type":"article-journal","volume":"53"},"uris":["http://www.mendeley.com/documents/?uuid=1b38411c-4ddf-4567-b8bd-2647d5d1b807"]}],"mendeley":{"formattedCitation":"(Duncan, 2012)","plainTextFormattedCitation":"(Duncan, 2012)","previouslyFormattedCitation":"(Duncan, 2012)"},"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Duncan, 2012)</w:t>
      </w:r>
      <w:r w:rsidRPr="003C7454">
        <w:rPr>
          <w:rFonts w:ascii="Times New Roman" w:hAnsi="Times New Roman" w:cs="Times New Roman"/>
        </w:rPr>
        <w:fldChar w:fldCharType="end"/>
      </w:r>
      <w:r w:rsidRPr="003C7454">
        <w:rPr>
          <w:rFonts w:ascii="Times New Roman" w:hAnsi="Times New Roman" w:cs="Times New Roman"/>
        </w:rPr>
        <w:t xml:space="preserve"> </w:t>
      </w:r>
      <w:r w:rsidRPr="003C7454">
        <w:rPr>
          <w:rFonts w:ascii="Times New Roman" w:hAnsi="Times New Roman" w:cs="Times New Roman"/>
          <w:highlight w:val="yellow"/>
        </w:rPr>
        <w:t>(</w:t>
      </w:r>
      <w:proofErr w:type="spellStart"/>
      <w:r w:rsidRPr="003C7454">
        <w:rPr>
          <w:rFonts w:ascii="Times New Roman" w:hAnsi="Times New Roman" w:cs="Times New Roman"/>
          <w:highlight w:val="yellow"/>
        </w:rPr>
        <w:t>Anker</w:t>
      </w:r>
      <w:proofErr w:type="spellEnd"/>
      <w:r w:rsidRPr="003C7454">
        <w:rPr>
          <w:rFonts w:ascii="Times New Roman" w:hAnsi="Times New Roman" w:cs="Times New Roman"/>
          <w:highlight w:val="yellow"/>
        </w:rPr>
        <w:t>, 2009)</w:t>
      </w:r>
    </w:p>
    <w:p w14:paraId="3146781E" w14:textId="77777777" w:rsidR="00976093" w:rsidRDefault="00976093" w:rsidP="004A1D23">
      <w:pPr>
        <w:pStyle w:val="ListParagraph"/>
        <w:numPr>
          <w:ilvl w:val="1"/>
          <w:numId w:val="1"/>
        </w:numPr>
        <w:rPr>
          <w:rFonts w:ascii="Times New Roman" w:hAnsi="Times New Roman" w:cs="Times New Roman"/>
        </w:rPr>
      </w:pPr>
      <w:r>
        <w:rPr>
          <w:rFonts w:ascii="Times New Roman" w:hAnsi="Times New Roman" w:cs="Times New Roman"/>
        </w:rPr>
        <w:t>Meta-analyses</w:t>
      </w:r>
    </w:p>
    <w:p w14:paraId="777ADD8E" w14:textId="77777777" w:rsidR="00976093" w:rsidRDefault="00976093" w:rsidP="004A1D23">
      <w:pPr>
        <w:pStyle w:val="ListParagraph"/>
        <w:numPr>
          <w:ilvl w:val="2"/>
          <w:numId w:val="1"/>
        </w:numPr>
        <w:rPr>
          <w:rFonts w:ascii="Times New Roman" w:hAnsi="Times New Roman" w:cs="Times New Roman"/>
        </w:rPr>
      </w:pPr>
      <w:r>
        <w:rPr>
          <w:rFonts w:ascii="Times New Roman" w:hAnsi="Times New Roman" w:cs="Times New Roman"/>
        </w:rPr>
        <w:t xml:space="preserve">Meta- analysis showing effect of </w:t>
      </w:r>
      <w:r>
        <w:rPr>
          <w:rFonts w:ascii="Times New Roman" w:hAnsi="Times New Roman" w:cs="Times New Roman"/>
          <w:i/>
        </w:rPr>
        <w:t xml:space="preserve">d </w:t>
      </w:r>
      <w:r>
        <w:rPr>
          <w:rFonts w:ascii="Times New Roman" w:hAnsi="Times New Roman" w:cs="Times New Roman"/>
        </w:rPr>
        <w:t xml:space="preserve">= .28 for all clients and </w:t>
      </w:r>
      <w:r>
        <w:rPr>
          <w:rFonts w:ascii="Times New Roman" w:hAnsi="Times New Roman" w:cs="Times New Roman"/>
          <w:i/>
        </w:rPr>
        <w:t xml:space="preserve">d </w:t>
      </w:r>
      <w:r>
        <w:rPr>
          <w:rFonts w:ascii="Times New Roman" w:hAnsi="Times New Roman" w:cs="Times New Roman"/>
        </w:rPr>
        <w:t xml:space="preserve"> = .53 for NOT cli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et al., 2010)</w:t>
      </w:r>
      <w:r>
        <w:rPr>
          <w:rFonts w:ascii="Times New Roman" w:hAnsi="Times New Roman" w:cs="Times New Roman"/>
        </w:rPr>
        <w:fldChar w:fldCharType="end"/>
      </w:r>
    </w:p>
    <w:p w14:paraId="3F927571" w14:textId="77777777" w:rsidR="00976093" w:rsidRDefault="00976093" w:rsidP="004A1D23">
      <w:pPr>
        <w:pStyle w:val="ListParagraph"/>
        <w:numPr>
          <w:ilvl w:val="2"/>
          <w:numId w:val="1"/>
        </w:numPr>
        <w:rPr>
          <w:rFonts w:ascii="Times New Roman" w:hAnsi="Times New Roman" w:cs="Times New Roman"/>
        </w:rPr>
      </w:pPr>
      <w:proofErr w:type="spellStart"/>
      <w:r>
        <w:rPr>
          <w:rFonts w:ascii="Times New Roman" w:hAnsi="Times New Roman" w:cs="Times New Roman"/>
        </w:rPr>
        <w:t>Fortney</w:t>
      </w:r>
      <w:proofErr w:type="spellEnd"/>
      <w:r>
        <w:rPr>
          <w:rFonts w:ascii="Times New Roman" w:hAnsi="Times New Roman" w:cs="Times New Roman"/>
        </w:rPr>
        <w:t xml:space="preserve"> 2017 meta analysis</w:t>
      </w:r>
    </w:p>
    <w:p w14:paraId="70B03668" w14:textId="77777777" w:rsidR="00976093" w:rsidRDefault="00976093" w:rsidP="004A1D23">
      <w:pPr>
        <w:pStyle w:val="ListParagraph"/>
        <w:numPr>
          <w:ilvl w:val="2"/>
          <w:numId w:val="1"/>
        </w:numPr>
        <w:rPr>
          <w:rFonts w:ascii="Times New Roman" w:hAnsi="Times New Roman" w:cs="Times New Roman"/>
        </w:rPr>
      </w:pPr>
      <w:r>
        <w:rPr>
          <w:rFonts w:ascii="Times New Roman" w:hAnsi="Times New Roman" w:cs="Times New Roman"/>
        </w:rPr>
        <w:t>Lambert 2003 meta analysis</w:t>
      </w:r>
    </w:p>
    <w:p w14:paraId="33242320" w14:textId="77777777" w:rsidR="00976093" w:rsidRDefault="00976093" w:rsidP="004A1D23">
      <w:pPr>
        <w:pStyle w:val="ListParagraph"/>
        <w:numPr>
          <w:ilvl w:val="2"/>
          <w:numId w:val="1"/>
        </w:numPr>
        <w:rPr>
          <w:rFonts w:ascii="Times New Roman" w:hAnsi="Times New Roman" w:cs="Times New Roman"/>
        </w:rPr>
      </w:pPr>
      <w:r>
        <w:rPr>
          <w:rFonts w:ascii="Times New Roman" w:hAnsi="Times New Roman" w:cs="Times New Roman"/>
        </w:rPr>
        <w:t>Lambert 2011 meta analysis</w:t>
      </w:r>
    </w:p>
    <w:p w14:paraId="0C645978" w14:textId="77777777" w:rsidR="00976093" w:rsidRDefault="00976093" w:rsidP="004A1D23">
      <w:pPr>
        <w:pStyle w:val="ListParagraph"/>
        <w:numPr>
          <w:ilvl w:val="2"/>
          <w:numId w:val="1"/>
        </w:numPr>
        <w:rPr>
          <w:rFonts w:ascii="Times New Roman" w:hAnsi="Times New Roman" w:cs="Times New Roman"/>
        </w:rPr>
      </w:pPr>
      <w:r>
        <w:rPr>
          <w:rFonts w:ascii="Times New Roman" w:hAnsi="Times New Roman" w:cs="Times New Roman"/>
        </w:rPr>
        <w:t xml:space="preserve">Lambert 2018 meta analysis </w:t>
      </w:r>
    </w:p>
    <w:p w14:paraId="00C91814" w14:textId="77777777" w:rsidR="00976093" w:rsidRPr="00433B3E" w:rsidRDefault="00976093" w:rsidP="004A1D23">
      <w:pPr>
        <w:pStyle w:val="ListParagraph"/>
        <w:numPr>
          <w:ilvl w:val="2"/>
          <w:numId w:val="1"/>
        </w:numPr>
        <w:rPr>
          <w:rFonts w:ascii="Times New Roman" w:hAnsi="Times New Roman" w:cs="Times New Roman"/>
        </w:rPr>
      </w:pPr>
      <w:proofErr w:type="spellStart"/>
      <w:r w:rsidRPr="00520027">
        <w:rPr>
          <w:rFonts w:ascii="Times New Roman" w:eastAsia="Times New Roman" w:hAnsi="Times New Roman" w:cs="Times New Roman"/>
          <w:color w:val="000000" w:themeColor="text1"/>
          <w:shd w:val="clear" w:color="auto" w:fill="FFFFFF"/>
        </w:rPr>
        <w:t>Østergård</w:t>
      </w:r>
      <w:proofErr w:type="spellEnd"/>
      <w:r>
        <w:rPr>
          <w:rFonts w:ascii="Times New Roman" w:eastAsia="Times New Roman" w:hAnsi="Times New Roman" w:cs="Times New Roman"/>
          <w:color w:val="000000" w:themeColor="text1"/>
          <w:shd w:val="clear" w:color="auto" w:fill="FFFFFF"/>
        </w:rPr>
        <w:t xml:space="preserve"> 2018 PCOMS meta analysis</w:t>
      </w:r>
    </w:p>
    <w:p w14:paraId="3DAD75AE" w14:textId="77777777" w:rsidR="00976093" w:rsidRDefault="00976093" w:rsidP="00AF3931">
      <w:pPr>
        <w:pStyle w:val="ListParagraph"/>
        <w:numPr>
          <w:ilvl w:val="1"/>
          <w:numId w:val="1"/>
        </w:numPr>
        <w:rPr>
          <w:rFonts w:ascii="Times New Roman" w:hAnsi="Times New Roman" w:cs="Times New Roman"/>
        </w:rPr>
      </w:pPr>
      <w:r>
        <w:rPr>
          <w:rFonts w:ascii="Times New Roman" w:hAnsi="Times New Roman" w:cs="Times New Roman"/>
        </w:rPr>
        <w:t xml:space="preserve">Although there is a preponderance of research showing feedback to improve outcomes, there are some studies showing less promising results. </w:t>
      </w:r>
    </w:p>
    <w:p w14:paraId="428879D1" w14:textId="77777777" w:rsidR="00976093" w:rsidRDefault="00976093" w:rsidP="00AF3931">
      <w:pPr>
        <w:pStyle w:val="ListParagraph"/>
        <w:numPr>
          <w:ilvl w:val="2"/>
          <w:numId w:val="1"/>
        </w:numPr>
        <w:rPr>
          <w:rFonts w:ascii="Times New Roman" w:hAnsi="Times New Roman" w:cs="Times New Roman"/>
        </w:rPr>
      </w:pPr>
      <w:r>
        <w:rPr>
          <w:rFonts w:ascii="Times New Roman" w:hAnsi="Times New Roman" w:cs="Times New Roman"/>
        </w:rPr>
        <w:t xml:space="preserve">Meta-analysis showing small effect of </w:t>
      </w:r>
      <w:r>
        <w:rPr>
          <w:rFonts w:ascii="Times New Roman" w:hAnsi="Times New Roman" w:cs="Times New Roman"/>
          <w:i/>
        </w:rPr>
        <w:t xml:space="preserve">d </w:t>
      </w:r>
      <w:r>
        <w:rPr>
          <w:rFonts w:ascii="Times New Roman" w:hAnsi="Times New Roman" w:cs="Times New Roman"/>
        </w:rPr>
        <w:t xml:space="preserve">=.10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Koesters, Schoefer, Becker, &amp; Puschner, 2009)","plainTextFormattedCitation":"(Knaup, Koesters, Schoefer, Becker, &amp; Puschner, 2009)","previouslyFormattedCitation":"(Knaup, Koesters, Schoefer, Becker, &amp; Puschner,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Koesters, Schoefer, Becker, &amp; Puschner, 2009)</w:t>
      </w:r>
      <w:r>
        <w:rPr>
          <w:rFonts w:ascii="Times New Roman" w:hAnsi="Times New Roman" w:cs="Times New Roman"/>
        </w:rPr>
        <w:fldChar w:fldCharType="end"/>
      </w:r>
    </w:p>
    <w:p w14:paraId="08B6118F" w14:textId="77777777" w:rsidR="00976093" w:rsidRDefault="00976093" w:rsidP="00AF3931">
      <w:pPr>
        <w:pStyle w:val="ListParagraph"/>
        <w:numPr>
          <w:ilvl w:val="2"/>
          <w:numId w:val="1"/>
        </w:numPr>
        <w:rPr>
          <w:rFonts w:ascii="Times New Roman" w:hAnsi="Times New Roman" w:cs="Times New Roman"/>
        </w:rPr>
      </w:pPr>
      <w:r>
        <w:rPr>
          <w:rFonts w:ascii="Times New Roman" w:hAnsi="Times New Roman" w:cs="Times New Roman"/>
        </w:rPr>
        <w:t xml:space="preserve">No overall effect, but effect for NOT clients using 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Pr="00977DF7">
        <w:rPr>
          <w:rFonts w:ascii="Times New Roman" w:hAnsi="Times New Roman" w:cs="Times New Roman"/>
          <w:noProof/>
        </w:rPr>
        <w:t>(de Jong, van Sluis, Nugter, Heiser, &amp; Spinhoven, 2012)</w:t>
      </w:r>
      <w:r>
        <w:rPr>
          <w:rFonts w:ascii="Times New Roman" w:hAnsi="Times New Roman" w:cs="Times New Roman"/>
        </w:rPr>
        <w:fldChar w:fldCharType="end"/>
      </w:r>
    </w:p>
    <w:p w14:paraId="52940C72" w14:textId="6C5207B2" w:rsidR="00976093" w:rsidRPr="00CD19F2" w:rsidRDefault="00976093" w:rsidP="00CD19F2">
      <w:pPr>
        <w:pStyle w:val="ListParagraph"/>
        <w:numPr>
          <w:ilvl w:val="2"/>
          <w:numId w:val="1"/>
        </w:numPr>
        <w:rPr>
          <w:rFonts w:ascii="Times New Roman" w:hAnsi="Times New Roman" w:cs="Times New Roman"/>
        </w:rPr>
      </w:pPr>
      <w:r>
        <w:rPr>
          <w:rFonts w:ascii="Times New Roman" w:hAnsi="Times New Roman" w:cs="Times New Roman"/>
        </w:rPr>
        <w:t xml:space="preserve">Kendrick 2016 meta analysis- used very strict inclusion criteria that eliminated studies with a stronger effect </w:t>
      </w:r>
    </w:p>
    <w:p w14:paraId="323C6AA5" w14:textId="77777777" w:rsidR="00C30E37" w:rsidRPr="00563FF7" w:rsidRDefault="00C30E37" w:rsidP="005A580B">
      <w:pPr>
        <w:pStyle w:val="ListParagraph"/>
        <w:rPr>
          <w:rFonts w:ascii="Times New Roman" w:hAnsi="Times New Roman" w:cs="Times New Roman"/>
        </w:rPr>
      </w:pPr>
    </w:p>
    <w:p w14:paraId="46C4CEE9" w14:textId="77777777" w:rsidR="00444CC0" w:rsidRPr="00444CC0" w:rsidRDefault="00444CC0" w:rsidP="00444CC0">
      <w:pPr>
        <w:rPr>
          <w:rFonts w:ascii="Times New Roman" w:hAnsi="Times New Roman" w:cs="Times New Roman"/>
        </w:rPr>
      </w:pPr>
    </w:p>
    <w:sectPr w:rsidR="00444CC0" w:rsidRPr="00444CC0" w:rsidSect="007D45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rek Janis" w:date="2019-11-23T20:30:00Z" w:initials="DJ">
    <w:p w14:paraId="2F54E702" w14:textId="37B8ADD8" w:rsidR="00AF3931" w:rsidRDefault="00AF3931">
      <w:pPr>
        <w:pStyle w:val="CommentText"/>
      </w:pPr>
      <w:r>
        <w:rPr>
          <w:rStyle w:val="CommentReference"/>
        </w:rPr>
        <w:annotationRef/>
      </w:r>
      <w:r>
        <w:t>Note to self: Check original source to confirm this.</w:t>
      </w:r>
    </w:p>
  </w:comment>
  <w:comment w:id="1" w:author="mgn1@psu.edu" w:date="2019-11-24T12:43:00Z" w:initials="m">
    <w:p w14:paraId="5AA8E52E" w14:textId="2A022E24" w:rsidR="00AF3931" w:rsidRDefault="00AF3931">
      <w:pPr>
        <w:pStyle w:val="CommentText"/>
      </w:pPr>
      <w:r>
        <w:rPr>
          <w:rStyle w:val="CommentReference"/>
        </w:rPr>
        <w:annotationRef/>
      </w:r>
      <w:r>
        <w:t>I am using ‘unexpectedly” and “unexpected” to set up a sentence below.  I hope this is consistent with what the authors wrote.  Also, if consistent with what they wrote “surprisingly” or “also surprising” could be used to add stylistic variation</w:t>
      </w:r>
    </w:p>
  </w:comment>
  <w:comment w:id="4" w:author="Derek Janis" w:date="2019-11-23T23:22:00Z" w:initials="DJ">
    <w:p w14:paraId="4DEE978A" w14:textId="77777777" w:rsidR="00AF3931" w:rsidRDefault="00AF3931">
      <w:pPr>
        <w:pStyle w:val="CommentText"/>
      </w:pPr>
      <w:r>
        <w:rPr>
          <w:rStyle w:val="CommentReference"/>
        </w:rPr>
        <w:annotationRef/>
      </w:r>
      <w:r>
        <w:t xml:space="preserve">Not sure how much to say here about the moderators versus in the introduction. </w:t>
      </w:r>
    </w:p>
    <w:p w14:paraId="6F92D81E" w14:textId="77777777" w:rsidR="009E75BE" w:rsidRDefault="009E75BE">
      <w:pPr>
        <w:pStyle w:val="CommentText"/>
      </w:pPr>
    </w:p>
    <w:p w14:paraId="1A72AA33" w14:textId="4C6D31A4" w:rsidR="009E75BE" w:rsidRDefault="009E75BE">
      <w:pPr>
        <w:pStyle w:val="CommentText"/>
      </w:pPr>
      <w:r>
        <w:t>See the sentence I added as a compromise.</w:t>
      </w:r>
      <w:r w:rsidR="009B6738">
        <w:t xml:space="preserve">  You do, however, have to be consistent across all moderators in terms of what you anticipate (or what you will examine)  and terms what is the basis of your anticipation or exploration (but using only summary statements)</w:t>
      </w:r>
    </w:p>
  </w:comment>
  <w:comment w:id="5" w:author="Derek Janis" w:date="2019-11-23T23:23:00Z" w:initials="DJ">
    <w:p w14:paraId="5949B0F0" w14:textId="60A43B70" w:rsidR="00AF3931" w:rsidRDefault="00AF3931">
      <w:pPr>
        <w:pStyle w:val="CommentText"/>
      </w:pPr>
      <w:r>
        <w:rPr>
          <w:rStyle w:val="CommentReference"/>
        </w:rPr>
        <w:annotationRef/>
      </w:r>
      <w:r>
        <w:t>I’m not looking at any of this in my study, so I took it out of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54E702" w15:done="0"/>
  <w15:commentEx w15:paraId="5AA8E52E" w15:done="0"/>
  <w15:commentEx w15:paraId="1A72AA33" w15:done="0"/>
  <w15:commentEx w15:paraId="5949B0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54E702" w16cid:durableId="2184156F"/>
  <w16cid:commentId w16cid:paraId="5AA8E52E" w16cid:durableId="2184F972"/>
  <w16cid:commentId w16cid:paraId="1A72AA33" w16cid:durableId="21843DB3"/>
  <w16cid:commentId w16cid:paraId="5949B0F0" w16cid:durableId="21843D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83CC0" w14:textId="77777777" w:rsidR="004E0283" w:rsidRDefault="004E0283" w:rsidP="00CE06B1">
      <w:r>
        <w:separator/>
      </w:r>
    </w:p>
  </w:endnote>
  <w:endnote w:type="continuationSeparator" w:id="0">
    <w:p w14:paraId="23BF91D8" w14:textId="77777777" w:rsidR="004E0283" w:rsidRDefault="004E0283"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78817" w14:textId="77777777" w:rsidR="004E0283" w:rsidRDefault="004E0283" w:rsidP="00CE06B1">
      <w:r>
        <w:separator/>
      </w:r>
    </w:p>
  </w:footnote>
  <w:footnote w:type="continuationSeparator" w:id="0">
    <w:p w14:paraId="4E3DA99E" w14:textId="77777777" w:rsidR="004E0283" w:rsidRDefault="004E0283" w:rsidP="00CE06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4"/>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 Janis">
    <w15:presenceInfo w15:providerId="AD" w15:userId="S::LZ6N94@NAM.corp.gm.com::c477d049-0ad7-46be-9b0b-b88af508d7ec"/>
  </w15:person>
  <w15:person w15:author="mgn1@psu.edu">
    <w15:presenceInfo w15:providerId="Windows Live" w15:userId="67573b4c76f9c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12FE2"/>
    <w:rsid w:val="000143AC"/>
    <w:rsid w:val="00015D20"/>
    <w:rsid w:val="00020ADC"/>
    <w:rsid w:val="00024E6D"/>
    <w:rsid w:val="00034716"/>
    <w:rsid w:val="000350AA"/>
    <w:rsid w:val="00036D00"/>
    <w:rsid w:val="000412F8"/>
    <w:rsid w:val="000414AA"/>
    <w:rsid w:val="000418BA"/>
    <w:rsid w:val="000436C4"/>
    <w:rsid w:val="000510A7"/>
    <w:rsid w:val="0005788B"/>
    <w:rsid w:val="000660C3"/>
    <w:rsid w:val="00070A1D"/>
    <w:rsid w:val="00080861"/>
    <w:rsid w:val="00083C95"/>
    <w:rsid w:val="00083FAD"/>
    <w:rsid w:val="000841DA"/>
    <w:rsid w:val="000857DD"/>
    <w:rsid w:val="00093DAC"/>
    <w:rsid w:val="00097356"/>
    <w:rsid w:val="00097945"/>
    <w:rsid w:val="000A0BD9"/>
    <w:rsid w:val="000A2A46"/>
    <w:rsid w:val="000A635F"/>
    <w:rsid w:val="000A77FB"/>
    <w:rsid w:val="000B0B75"/>
    <w:rsid w:val="000B2BE0"/>
    <w:rsid w:val="000C0217"/>
    <w:rsid w:val="000D05D2"/>
    <w:rsid w:val="000D262E"/>
    <w:rsid w:val="000D3324"/>
    <w:rsid w:val="000D45C8"/>
    <w:rsid w:val="000E3D16"/>
    <w:rsid w:val="000F4832"/>
    <w:rsid w:val="000F7C39"/>
    <w:rsid w:val="0010126B"/>
    <w:rsid w:val="001050ED"/>
    <w:rsid w:val="00105E4F"/>
    <w:rsid w:val="00107A72"/>
    <w:rsid w:val="001116DE"/>
    <w:rsid w:val="001174E2"/>
    <w:rsid w:val="00127134"/>
    <w:rsid w:val="00127A98"/>
    <w:rsid w:val="0013228E"/>
    <w:rsid w:val="00133B13"/>
    <w:rsid w:val="00134268"/>
    <w:rsid w:val="001345BE"/>
    <w:rsid w:val="00141049"/>
    <w:rsid w:val="00145FA1"/>
    <w:rsid w:val="0015563A"/>
    <w:rsid w:val="00156608"/>
    <w:rsid w:val="001607B5"/>
    <w:rsid w:val="001645CF"/>
    <w:rsid w:val="001676B7"/>
    <w:rsid w:val="00171092"/>
    <w:rsid w:val="001723B9"/>
    <w:rsid w:val="00172933"/>
    <w:rsid w:val="00175BEB"/>
    <w:rsid w:val="0018276E"/>
    <w:rsid w:val="00184A61"/>
    <w:rsid w:val="00193011"/>
    <w:rsid w:val="0019474A"/>
    <w:rsid w:val="001A00B7"/>
    <w:rsid w:val="001B0FE2"/>
    <w:rsid w:val="001B20C2"/>
    <w:rsid w:val="001B54DA"/>
    <w:rsid w:val="001C0454"/>
    <w:rsid w:val="001C5563"/>
    <w:rsid w:val="001C6C99"/>
    <w:rsid w:val="001D107E"/>
    <w:rsid w:val="001D12C3"/>
    <w:rsid w:val="001D1AEF"/>
    <w:rsid w:val="001D1EF1"/>
    <w:rsid w:val="001E18C5"/>
    <w:rsid w:val="001E29F1"/>
    <w:rsid w:val="001E49F2"/>
    <w:rsid w:val="001E70B1"/>
    <w:rsid w:val="00202A91"/>
    <w:rsid w:val="0020565F"/>
    <w:rsid w:val="00212310"/>
    <w:rsid w:val="00217A15"/>
    <w:rsid w:val="002248A8"/>
    <w:rsid w:val="00225C9B"/>
    <w:rsid w:val="00235A04"/>
    <w:rsid w:val="00243DEF"/>
    <w:rsid w:val="00245DF6"/>
    <w:rsid w:val="00250515"/>
    <w:rsid w:val="0025699E"/>
    <w:rsid w:val="0026142E"/>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1FA7"/>
    <w:rsid w:val="002C255F"/>
    <w:rsid w:val="002C2E0C"/>
    <w:rsid w:val="002D13DE"/>
    <w:rsid w:val="002D3A19"/>
    <w:rsid w:val="002D6E31"/>
    <w:rsid w:val="002F0391"/>
    <w:rsid w:val="00307E36"/>
    <w:rsid w:val="00307F7C"/>
    <w:rsid w:val="00311E7F"/>
    <w:rsid w:val="003203CF"/>
    <w:rsid w:val="003209B8"/>
    <w:rsid w:val="003318E5"/>
    <w:rsid w:val="00334C2A"/>
    <w:rsid w:val="00335C81"/>
    <w:rsid w:val="003366A7"/>
    <w:rsid w:val="00337F81"/>
    <w:rsid w:val="003416E3"/>
    <w:rsid w:val="00343AF0"/>
    <w:rsid w:val="00344328"/>
    <w:rsid w:val="00351733"/>
    <w:rsid w:val="003535CF"/>
    <w:rsid w:val="00355BD1"/>
    <w:rsid w:val="00355EE7"/>
    <w:rsid w:val="0035791C"/>
    <w:rsid w:val="0036035B"/>
    <w:rsid w:val="00362F57"/>
    <w:rsid w:val="00366E1A"/>
    <w:rsid w:val="00374770"/>
    <w:rsid w:val="00374A90"/>
    <w:rsid w:val="003754AF"/>
    <w:rsid w:val="00376C8B"/>
    <w:rsid w:val="00385174"/>
    <w:rsid w:val="00394DE5"/>
    <w:rsid w:val="00394F4F"/>
    <w:rsid w:val="003955A2"/>
    <w:rsid w:val="003A2531"/>
    <w:rsid w:val="003A7603"/>
    <w:rsid w:val="003B01D6"/>
    <w:rsid w:val="003B0810"/>
    <w:rsid w:val="003B2534"/>
    <w:rsid w:val="003C6334"/>
    <w:rsid w:val="003C7454"/>
    <w:rsid w:val="003C762E"/>
    <w:rsid w:val="003D1DD2"/>
    <w:rsid w:val="003E4185"/>
    <w:rsid w:val="003E65A9"/>
    <w:rsid w:val="003F06A3"/>
    <w:rsid w:val="003F375B"/>
    <w:rsid w:val="00426DFE"/>
    <w:rsid w:val="00431253"/>
    <w:rsid w:val="00432957"/>
    <w:rsid w:val="00433B3E"/>
    <w:rsid w:val="00434FC0"/>
    <w:rsid w:val="0043548C"/>
    <w:rsid w:val="004361A8"/>
    <w:rsid w:val="004368B1"/>
    <w:rsid w:val="00437BE8"/>
    <w:rsid w:val="0044149A"/>
    <w:rsid w:val="00444CC0"/>
    <w:rsid w:val="00450416"/>
    <w:rsid w:val="004607A4"/>
    <w:rsid w:val="004725B2"/>
    <w:rsid w:val="00474FB3"/>
    <w:rsid w:val="00477CD4"/>
    <w:rsid w:val="004964E2"/>
    <w:rsid w:val="004A1D23"/>
    <w:rsid w:val="004A2C20"/>
    <w:rsid w:val="004A4780"/>
    <w:rsid w:val="004B0C82"/>
    <w:rsid w:val="004B1D81"/>
    <w:rsid w:val="004C0455"/>
    <w:rsid w:val="004C1A64"/>
    <w:rsid w:val="004C1C34"/>
    <w:rsid w:val="004C4A85"/>
    <w:rsid w:val="004C6E5B"/>
    <w:rsid w:val="004E0283"/>
    <w:rsid w:val="004E20B9"/>
    <w:rsid w:val="004F3275"/>
    <w:rsid w:val="004F3334"/>
    <w:rsid w:val="004F554A"/>
    <w:rsid w:val="004F7C9D"/>
    <w:rsid w:val="004F7EB5"/>
    <w:rsid w:val="00505423"/>
    <w:rsid w:val="005060EE"/>
    <w:rsid w:val="00506DF2"/>
    <w:rsid w:val="00507B2C"/>
    <w:rsid w:val="00513EB5"/>
    <w:rsid w:val="00516C47"/>
    <w:rsid w:val="00516FF9"/>
    <w:rsid w:val="00520027"/>
    <w:rsid w:val="00523BFF"/>
    <w:rsid w:val="005249A9"/>
    <w:rsid w:val="005308BC"/>
    <w:rsid w:val="005330F6"/>
    <w:rsid w:val="00535650"/>
    <w:rsid w:val="00547F85"/>
    <w:rsid w:val="00547F90"/>
    <w:rsid w:val="00552201"/>
    <w:rsid w:val="005538C2"/>
    <w:rsid w:val="00553B05"/>
    <w:rsid w:val="00556883"/>
    <w:rsid w:val="0056072B"/>
    <w:rsid w:val="00562993"/>
    <w:rsid w:val="00562E63"/>
    <w:rsid w:val="00563C0B"/>
    <w:rsid w:val="00563FF7"/>
    <w:rsid w:val="00571A7A"/>
    <w:rsid w:val="00574D6E"/>
    <w:rsid w:val="00576D4D"/>
    <w:rsid w:val="00582C42"/>
    <w:rsid w:val="00586372"/>
    <w:rsid w:val="00590666"/>
    <w:rsid w:val="00594978"/>
    <w:rsid w:val="00596989"/>
    <w:rsid w:val="00596FCE"/>
    <w:rsid w:val="00597252"/>
    <w:rsid w:val="0059787F"/>
    <w:rsid w:val="005A580B"/>
    <w:rsid w:val="005A5BCA"/>
    <w:rsid w:val="005B224B"/>
    <w:rsid w:val="005B2B4B"/>
    <w:rsid w:val="005B3D88"/>
    <w:rsid w:val="005B7225"/>
    <w:rsid w:val="005C44F8"/>
    <w:rsid w:val="005D53AB"/>
    <w:rsid w:val="005E1C0E"/>
    <w:rsid w:val="005E49B8"/>
    <w:rsid w:val="005E5B03"/>
    <w:rsid w:val="005F1A00"/>
    <w:rsid w:val="005F263E"/>
    <w:rsid w:val="005F6275"/>
    <w:rsid w:val="00601A59"/>
    <w:rsid w:val="00601D79"/>
    <w:rsid w:val="00602F31"/>
    <w:rsid w:val="00603A5A"/>
    <w:rsid w:val="00607302"/>
    <w:rsid w:val="006104D9"/>
    <w:rsid w:val="00620556"/>
    <w:rsid w:val="00620882"/>
    <w:rsid w:val="00626A66"/>
    <w:rsid w:val="006351FC"/>
    <w:rsid w:val="00635B78"/>
    <w:rsid w:val="006362FF"/>
    <w:rsid w:val="0064085D"/>
    <w:rsid w:val="00640B0E"/>
    <w:rsid w:val="00641610"/>
    <w:rsid w:val="00641FC6"/>
    <w:rsid w:val="006438A4"/>
    <w:rsid w:val="00643F4B"/>
    <w:rsid w:val="006464FF"/>
    <w:rsid w:val="00656A67"/>
    <w:rsid w:val="006624E3"/>
    <w:rsid w:val="00666977"/>
    <w:rsid w:val="00677D57"/>
    <w:rsid w:val="00683C78"/>
    <w:rsid w:val="00693D4A"/>
    <w:rsid w:val="0069718A"/>
    <w:rsid w:val="006A0D83"/>
    <w:rsid w:val="006A63DF"/>
    <w:rsid w:val="006B6ED2"/>
    <w:rsid w:val="006D61DD"/>
    <w:rsid w:val="006D62F5"/>
    <w:rsid w:val="006E2CCA"/>
    <w:rsid w:val="006F4984"/>
    <w:rsid w:val="006F6CC2"/>
    <w:rsid w:val="00703B20"/>
    <w:rsid w:val="00706045"/>
    <w:rsid w:val="00706458"/>
    <w:rsid w:val="0072017E"/>
    <w:rsid w:val="00725DCA"/>
    <w:rsid w:val="00727D50"/>
    <w:rsid w:val="00732AEE"/>
    <w:rsid w:val="0073527D"/>
    <w:rsid w:val="00740E21"/>
    <w:rsid w:val="00741EA2"/>
    <w:rsid w:val="00745F86"/>
    <w:rsid w:val="00747403"/>
    <w:rsid w:val="007504A2"/>
    <w:rsid w:val="00760580"/>
    <w:rsid w:val="00760F9C"/>
    <w:rsid w:val="00762719"/>
    <w:rsid w:val="00764DCA"/>
    <w:rsid w:val="00774DEE"/>
    <w:rsid w:val="0077548E"/>
    <w:rsid w:val="00775E4A"/>
    <w:rsid w:val="00776C41"/>
    <w:rsid w:val="0077720D"/>
    <w:rsid w:val="007820AD"/>
    <w:rsid w:val="00791CF9"/>
    <w:rsid w:val="00793029"/>
    <w:rsid w:val="007A74CE"/>
    <w:rsid w:val="007B2780"/>
    <w:rsid w:val="007B3D02"/>
    <w:rsid w:val="007C19A4"/>
    <w:rsid w:val="007C7A0D"/>
    <w:rsid w:val="007C7E02"/>
    <w:rsid w:val="007D1B75"/>
    <w:rsid w:val="007D1BF7"/>
    <w:rsid w:val="007D45B7"/>
    <w:rsid w:val="007E18F7"/>
    <w:rsid w:val="007E589A"/>
    <w:rsid w:val="007F21C3"/>
    <w:rsid w:val="007F4DA7"/>
    <w:rsid w:val="007F74EE"/>
    <w:rsid w:val="007F7602"/>
    <w:rsid w:val="007F7EEC"/>
    <w:rsid w:val="00803974"/>
    <w:rsid w:val="0080407E"/>
    <w:rsid w:val="0081477E"/>
    <w:rsid w:val="0081598D"/>
    <w:rsid w:val="0082175D"/>
    <w:rsid w:val="00823724"/>
    <w:rsid w:val="00823AFB"/>
    <w:rsid w:val="00824C7F"/>
    <w:rsid w:val="0083064A"/>
    <w:rsid w:val="00833938"/>
    <w:rsid w:val="00837F1D"/>
    <w:rsid w:val="00844B3B"/>
    <w:rsid w:val="00850CC0"/>
    <w:rsid w:val="00851917"/>
    <w:rsid w:val="008574F4"/>
    <w:rsid w:val="00857A50"/>
    <w:rsid w:val="0086222F"/>
    <w:rsid w:val="0086353B"/>
    <w:rsid w:val="00866AF6"/>
    <w:rsid w:val="00873D54"/>
    <w:rsid w:val="00877EA3"/>
    <w:rsid w:val="0088290D"/>
    <w:rsid w:val="00886A0E"/>
    <w:rsid w:val="00886B04"/>
    <w:rsid w:val="00890CD8"/>
    <w:rsid w:val="008933FF"/>
    <w:rsid w:val="008950ED"/>
    <w:rsid w:val="008B4375"/>
    <w:rsid w:val="008D3400"/>
    <w:rsid w:val="008D363A"/>
    <w:rsid w:val="008D51FE"/>
    <w:rsid w:val="008D6BD7"/>
    <w:rsid w:val="008D6C11"/>
    <w:rsid w:val="008E1A6D"/>
    <w:rsid w:val="008E3882"/>
    <w:rsid w:val="008E4D2D"/>
    <w:rsid w:val="008E6C28"/>
    <w:rsid w:val="008F14C7"/>
    <w:rsid w:val="008F2763"/>
    <w:rsid w:val="008F40DE"/>
    <w:rsid w:val="008F5214"/>
    <w:rsid w:val="008F7704"/>
    <w:rsid w:val="008F7C94"/>
    <w:rsid w:val="0090141E"/>
    <w:rsid w:val="00901C5C"/>
    <w:rsid w:val="00902522"/>
    <w:rsid w:val="009040F1"/>
    <w:rsid w:val="0090498C"/>
    <w:rsid w:val="009063FF"/>
    <w:rsid w:val="00912241"/>
    <w:rsid w:val="009135DC"/>
    <w:rsid w:val="009148A8"/>
    <w:rsid w:val="009169C2"/>
    <w:rsid w:val="00916BE5"/>
    <w:rsid w:val="0092072D"/>
    <w:rsid w:val="0092170F"/>
    <w:rsid w:val="00921DFD"/>
    <w:rsid w:val="00921F44"/>
    <w:rsid w:val="00922B5A"/>
    <w:rsid w:val="00924932"/>
    <w:rsid w:val="00927530"/>
    <w:rsid w:val="00927EE8"/>
    <w:rsid w:val="009304D0"/>
    <w:rsid w:val="00930B3E"/>
    <w:rsid w:val="00932E61"/>
    <w:rsid w:val="00936E88"/>
    <w:rsid w:val="0094034C"/>
    <w:rsid w:val="00940C27"/>
    <w:rsid w:val="00944C1F"/>
    <w:rsid w:val="00946C96"/>
    <w:rsid w:val="00950731"/>
    <w:rsid w:val="00955D1D"/>
    <w:rsid w:val="00957A83"/>
    <w:rsid w:val="009612AA"/>
    <w:rsid w:val="009629C8"/>
    <w:rsid w:val="00966A8A"/>
    <w:rsid w:val="009714CA"/>
    <w:rsid w:val="00971D82"/>
    <w:rsid w:val="00973E21"/>
    <w:rsid w:val="00976093"/>
    <w:rsid w:val="00976C23"/>
    <w:rsid w:val="00977DF7"/>
    <w:rsid w:val="00983274"/>
    <w:rsid w:val="009908E8"/>
    <w:rsid w:val="00990CFF"/>
    <w:rsid w:val="00993BE6"/>
    <w:rsid w:val="00994205"/>
    <w:rsid w:val="00997737"/>
    <w:rsid w:val="009A3757"/>
    <w:rsid w:val="009A3833"/>
    <w:rsid w:val="009B1FDF"/>
    <w:rsid w:val="009B5241"/>
    <w:rsid w:val="009B6738"/>
    <w:rsid w:val="009C227C"/>
    <w:rsid w:val="009C2DEF"/>
    <w:rsid w:val="009C3046"/>
    <w:rsid w:val="009C7C44"/>
    <w:rsid w:val="009D6DE6"/>
    <w:rsid w:val="009E0A3E"/>
    <w:rsid w:val="009E2AA8"/>
    <w:rsid w:val="009E75BE"/>
    <w:rsid w:val="009F19EE"/>
    <w:rsid w:val="009F5348"/>
    <w:rsid w:val="00A01EDC"/>
    <w:rsid w:val="00A02726"/>
    <w:rsid w:val="00A03755"/>
    <w:rsid w:val="00A22A99"/>
    <w:rsid w:val="00A2597F"/>
    <w:rsid w:val="00A30F02"/>
    <w:rsid w:val="00A3112E"/>
    <w:rsid w:val="00A374F1"/>
    <w:rsid w:val="00A37CDB"/>
    <w:rsid w:val="00A40A6F"/>
    <w:rsid w:val="00A426A7"/>
    <w:rsid w:val="00A46019"/>
    <w:rsid w:val="00A50A12"/>
    <w:rsid w:val="00A50DE0"/>
    <w:rsid w:val="00A54328"/>
    <w:rsid w:val="00A55319"/>
    <w:rsid w:val="00A56FDB"/>
    <w:rsid w:val="00A64809"/>
    <w:rsid w:val="00A66B14"/>
    <w:rsid w:val="00A719C9"/>
    <w:rsid w:val="00A73117"/>
    <w:rsid w:val="00A758AF"/>
    <w:rsid w:val="00A82C05"/>
    <w:rsid w:val="00A82C33"/>
    <w:rsid w:val="00A842CA"/>
    <w:rsid w:val="00A86F51"/>
    <w:rsid w:val="00AA3A7F"/>
    <w:rsid w:val="00AA3DCD"/>
    <w:rsid w:val="00AA723B"/>
    <w:rsid w:val="00AB2E55"/>
    <w:rsid w:val="00AB48B7"/>
    <w:rsid w:val="00AB6173"/>
    <w:rsid w:val="00AC04C2"/>
    <w:rsid w:val="00AC3446"/>
    <w:rsid w:val="00AC4AE2"/>
    <w:rsid w:val="00AD05C7"/>
    <w:rsid w:val="00AD3EDF"/>
    <w:rsid w:val="00AD6B25"/>
    <w:rsid w:val="00AE1966"/>
    <w:rsid w:val="00AE43ED"/>
    <w:rsid w:val="00AE7306"/>
    <w:rsid w:val="00AE7CDA"/>
    <w:rsid w:val="00AF3931"/>
    <w:rsid w:val="00AF4AF3"/>
    <w:rsid w:val="00B02C79"/>
    <w:rsid w:val="00B0726F"/>
    <w:rsid w:val="00B073E6"/>
    <w:rsid w:val="00B1157C"/>
    <w:rsid w:val="00B1517B"/>
    <w:rsid w:val="00B23D76"/>
    <w:rsid w:val="00B3366C"/>
    <w:rsid w:val="00B3620B"/>
    <w:rsid w:val="00B3662B"/>
    <w:rsid w:val="00B36FEB"/>
    <w:rsid w:val="00B40433"/>
    <w:rsid w:val="00B41670"/>
    <w:rsid w:val="00B41ED4"/>
    <w:rsid w:val="00B51EE8"/>
    <w:rsid w:val="00B53C48"/>
    <w:rsid w:val="00B61004"/>
    <w:rsid w:val="00B614E0"/>
    <w:rsid w:val="00B646BF"/>
    <w:rsid w:val="00B75FC2"/>
    <w:rsid w:val="00B77897"/>
    <w:rsid w:val="00B8677D"/>
    <w:rsid w:val="00BA53B4"/>
    <w:rsid w:val="00BA56E5"/>
    <w:rsid w:val="00BA7EDE"/>
    <w:rsid w:val="00BB0174"/>
    <w:rsid w:val="00BC100F"/>
    <w:rsid w:val="00BC2458"/>
    <w:rsid w:val="00BC4A41"/>
    <w:rsid w:val="00BC5E85"/>
    <w:rsid w:val="00BD7263"/>
    <w:rsid w:val="00BE1A15"/>
    <w:rsid w:val="00BE4041"/>
    <w:rsid w:val="00BE6B62"/>
    <w:rsid w:val="00BF2C01"/>
    <w:rsid w:val="00C0202A"/>
    <w:rsid w:val="00C05C62"/>
    <w:rsid w:val="00C11DF0"/>
    <w:rsid w:val="00C13FF2"/>
    <w:rsid w:val="00C14822"/>
    <w:rsid w:val="00C15250"/>
    <w:rsid w:val="00C205D2"/>
    <w:rsid w:val="00C22DB8"/>
    <w:rsid w:val="00C26086"/>
    <w:rsid w:val="00C30E37"/>
    <w:rsid w:val="00C346D0"/>
    <w:rsid w:val="00C37CD0"/>
    <w:rsid w:val="00C40DE9"/>
    <w:rsid w:val="00C4119D"/>
    <w:rsid w:val="00C47C5E"/>
    <w:rsid w:val="00C5397A"/>
    <w:rsid w:val="00C5579D"/>
    <w:rsid w:val="00C60750"/>
    <w:rsid w:val="00C656E0"/>
    <w:rsid w:val="00C71A6A"/>
    <w:rsid w:val="00C7454F"/>
    <w:rsid w:val="00C76301"/>
    <w:rsid w:val="00C807D9"/>
    <w:rsid w:val="00C80C70"/>
    <w:rsid w:val="00C8299C"/>
    <w:rsid w:val="00C840F2"/>
    <w:rsid w:val="00C93879"/>
    <w:rsid w:val="00C97408"/>
    <w:rsid w:val="00C97D3A"/>
    <w:rsid w:val="00C97E2D"/>
    <w:rsid w:val="00CA2004"/>
    <w:rsid w:val="00CA217F"/>
    <w:rsid w:val="00CA6437"/>
    <w:rsid w:val="00CA6E47"/>
    <w:rsid w:val="00CA74A2"/>
    <w:rsid w:val="00CB1F8D"/>
    <w:rsid w:val="00CB29B5"/>
    <w:rsid w:val="00CB7CE3"/>
    <w:rsid w:val="00CC1463"/>
    <w:rsid w:val="00CD0977"/>
    <w:rsid w:val="00CD0CFB"/>
    <w:rsid w:val="00CD180E"/>
    <w:rsid w:val="00CD19F2"/>
    <w:rsid w:val="00CD4298"/>
    <w:rsid w:val="00CD5AC8"/>
    <w:rsid w:val="00CD6468"/>
    <w:rsid w:val="00CE06B1"/>
    <w:rsid w:val="00CF7E07"/>
    <w:rsid w:val="00D00BED"/>
    <w:rsid w:val="00D04081"/>
    <w:rsid w:val="00D113CF"/>
    <w:rsid w:val="00D117EE"/>
    <w:rsid w:val="00D13C58"/>
    <w:rsid w:val="00D14289"/>
    <w:rsid w:val="00D224A3"/>
    <w:rsid w:val="00D2663B"/>
    <w:rsid w:val="00D270CD"/>
    <w:rsid w:val="00D359F7"/>
    <w:rsid w:val="00D51E88"/>
    <w:rsid w:val="00D61F1C"/>
    <w:rsid w:val="00D6244D"/>
    <w:rsid w:val="00D62F01"/>
    <w:rsid w:val="00D62F44"/>
    <w:rsid w:val="00D64F3E"/>
    <w:rsid w:val="00D65B32"/>
    <w:rsid w:val="00D70C2E"/>
    <w:rsid w:val="00D75E74"/>
    <w:rsid w:val="00D762FC"/>
    <w:rsid w:val="00D9040B"/>
    <w:rsid w:val="00D9403D"/>
    <w:rsid w:val="00D97210"/>
    <w:rsid w:val="00DA125C"/>
    <w:rsid w:val="00DA2A98"/>
    <w:rsid w:val="00DA4BE5"/>
    <w:rsid w:val="00DA5E11"/>
    <w:rsid w:val="00DB13D1"/>
    <w:rsid w:val="00DC1110"/>
    <w:rsid w:val="00DC19EB"/>
    <w:rsid w:val="00DC3489"/>
    <w:rsid w:val="00DC374F"/>
    <w:rsid w:val="00DC376B"/>
    <w:rsid w:val="00DC6D05"/>
    <w:rsid w:val="00DE09E0"/>
    <w:rsid w:val="00DE0FD3"/>
    <w:rsid w:val="00DE649B"/>
    <w:rsid w:val="00DF25A8"/>
    <w:rsid w:val="00DF280F"/>
    <w:rsid w:val="00DF5BE6"/>
    <w:rsid w:val="00DF5E28"/>
    <w:rsid w:val="00DF6D52"/>
    <w:rsid w:val="00E051F4"/>
    <w:rsid w:val="00E06205"/>
    <w:rsid w:val="00E108DB"/>
    <w:rsid w:val="00E155CF"/>
    <w:rsid w:val="00E15C98"/>
    <w:rsid w:val="00E220C4"/>
    <w:rsid w:val="00E229DD"/>
    <w:rsid w:val="00E239C2"/>
    <w:rsid w:val="00E2520B"/>
    <w:rsid w:val="00E2564C"/>
    <w:rsid w:val="00E27003"/>
    <w:rsid w:val="00E319D3"/>
    <w:rsid w:val="00E32065"/>
    <w:rsid w:val="00E464A9"/>
    <w:rsid w:val="00E52A35"/>
    <w:rsid w:val="00E54579"/>
    <w:rsid w:val="00E547EA"/>
    <w:rsid w:val="00E64755"/>
    <w:rsid w:val="00E71A75"/>
    <w:rsid w:val="00E726D5"/>
    <w:rsid w:val="00E75D55"/>
    <w:rsid w:val="00E8228B"/>
    <w:rsid w:val="00E83162"/>
    <w:rsid w:val="00E86129"/>
    <w:rsid w:val="00E87C88"/>
    <w:rsid w:val="00E901C6"/>
    <w:rsid w:val="00EA2BD4"/>
    <w:rsid w:val="00EA3218"/>
    <w:rsid w:val="00EA5584"/>
    <w:rsid w:val="00EB3D1F"/>
    <w:rsid w:val="00EB468A"/>
    <w:rsid w:val="00EB6F77"/>
    <w:rsid w:val="00EB73A6"/>
    <w:rsid w:val="00EC33F7"/>
    <w:rsid w:val="00EC4199"/>
    <w:rsid w:val="00ED5830"/>
    <w:rsid w:val="00EE0E42"/>
    <w:rsid w:val="00EE586D"/>
    <w:rsid w:val="00EF0667"/>
    <w:rsid w:val="00EF0724"/>
    <w:rsid w:val="00EF130A"/>
    <w:rsid w:val="00EF1F3A"/>
    <w:rsid w:val="00EF5023"/>
    <w:rsid w:val="00EF6698"/>
    <w:rsid w:val="00F06B4D"/>
    <w:rsid w:val="00F10F2B"/>
    <w:rsid w:val="00F140F8"/>
    <w:rsid w:val="00F14104"/>
    <w:rsid w:val="00F30BF1"/>
    <w:rsid w:val="00F33A9C"/>
    <w:rsid w:val="00F355B9"/>
    <w:rsid w:val="00F36AD1"/>
    <w:rsid w:val="00F4182F"/>
    <w:rsid w:val="00F42769"/>
    <w:rsid w:val="00F42D69"/>
    <w:rsid w:val="00F470AC"/>
    <w:rsid w:val="00F518B1"/>
    <w:rsid w:val="00F5627E"/>
    <w:rsid w:val="00F571E5"/>
    <w:rsid w:val="00F66951"/>
    <w:rsid w:val="00F67619"/>
    <w:rsid w:val="00F67D3F"/>
    <w:rsid w:val="00F74BD0"/>
    <w:rsid w:val="00F82904"/>
    <w:rsid w:val="00F83767"/>
    <w:rsid w:val="00FA52E4"/>
    <w:rsid w:val="00FB399B"/>
    <w:rsid w:val="00FB7043"/>
    <w:rsid w:val="00FC4A4E"/>
    <w:rsid w:val="00FC5A4E"/>
    <w:rsid w:val="00FC6AF1"/>
    <w:rsid w:val="00FD4397"/>
    <w:rsid w:val="00FE3E59"/>
    <w:rsid w:val="00FE541B"/>
    <w:rsid w:val="00FF1269"/>
    <w:rsid w:val="00FF1A88"/>
    <w:rsid w:val="00FF1D08"/>
    <w:rsid w:val="00FF2005"/>
    <w:rsid w:val="00FF2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12</Pages>
  <Words>17253</Words>
  <Characters>9834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Derek Janis</cp:lastModifiedBy>
  <cp:revision>70</cp:revision>
  <cp:lastPrinted>2019-11-07T17:37:00Z</cp:lastPrinted>
  <dcterms:created xsi:type="dcterms:W3CDTF">2019-12-01T12:44:00Z</dcterms:created>
  <dcterms:modified xsi:type="dcterms:W3CDTF">2019-12-0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ies>
</file>